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0EBE3" w14:textId="77777777" w:rsidR="00CA2D46" w:rsidRDefault="00FA698D">
      <w:pPr>
        <w:rPr>
          <w:rFonts w:ascii="Times" w:hAnsi="Times" w:cs="Arial"/>
          <w:color w:val="222222"/>
          <w:sz w:val="24"/>
          <w:szCs w:val="24"/>
        </w:rPr>
      </w:pPr>
      <w:r w:rsidRPr="009B303E">
        <w:rPr>
          <w:rFonts w:ascii="Times" w:hAnsi="Times" w:cs="Arial"/>
          <w:color w:val="222222"/>
          <w:sz w:val="24"/>
          <w:szCs w:val="24"/>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Subject-Matter Editor: </w:t>
      </w:r>
      <w:proofErr w:type="spellStart"/>
      <w:r w:rsidRPr="009B303E">
        <w:rPr>
          <w:rFonts w:ascii="Times" w:hAnsi="Times" w:cs="Arial"/>
          <w:color w:val="222222"/>
          <w:sz w:val="24"/>
          <w:szCs w:val="24"/>
          <w:shd w:val="clear" w:color="auto" w:fill="FFFFFF"/>
        </w:rPr>
        <w:t>Kitzberger</w:t>
      </w:r>
      <w:proofErr w:type="spellEnd"/>
      <w:r w:rsidRPr="009B303E">
        <w:rPr>
          <w:rFonts w:ascii="Times" w:hAnsi="Times" w:cs="Arial"/>
          <w:color w:val="222222"/>
          <w:sz w:val="24"/>
          <w:szCs w:val="24"/>
          <w:shd w:val="clear" w:color="auto" w:fill="FFFFFF"/>
        </w:rPr>
        <w:t>,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This a valuable study on an important question concerning the watershed-scale benefits (fire resilience) and co benefits (water regulation) of </w:t>
      </w:r>
      <w:proofErr w:type="gramStart"/>
      <w:r w:rsidRPr="009B303E">
        <w:rPr>
          <w:rFonts w:ascii="Times" w:hAnsi="Times" w:cs="Arial"/>
          <w:color w:val="222222"/>
          <w:sz w:val="24"/>
          <w:szCs w:val="24"/>
          <w:shd w:val="clear" w:color="auto" w:fill="FFFFFF"/>
        </w:rPr>
        <w:t>40-50 year</w:t>
      </w:r>
      <w:proofErr w:type="gramEnd"/>
      <w:r w:rsidRPr="009B303E">
        <w:rPr>
          <w:rFonts w:ascii="Times" w:hAnsi="Times" w:cs="Arial"/>
          <w:color w:val="222222"/>
          <w:sz w:val="24"/>
          <w:szCs w:val="24"/>
          <w:shd w:val="clear" w:color="auto" w:fill="FFFFFF"/>
        </w:rPr>
        <w:t xml:space="preserve"> post-suppression wildfire 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w:t>
      </w:r>
      <w:commentRangeStart w:id="0"/>
      <w:r w:rsidRPr="009B303E">
        <w:rPr>
          <w:rFonts w:ascii="Times" w:hAnsi="Times" w:cs="Arial"/>
          <w:color w:val="222222"/>
          <w:sz w:val="24"/>
          <w:szCs w:val="24"/>
          <w:shd w:val="clear" w:color="auto" w:fill="FFFFFF"/>
        </w:rPr>
        <w:t>Clearly more productive systems may have shifted during suppression more than unproductive ones, thus, it is somewhat logical to expect that fire reintroduction may conversely show stronger effects in the former than in the latter.</w:t>
      </w:r>
      <w:commentRangeEnd w:id="0"/>
      <w:r w:rsidR="00E4062E">
        <w:rPr>
          <w:rStyle w:val="CommentReference"/>
        </w:rPr>
        <w:commentReference w:id="0"/>
      </w:r>
      <w:r w:rsidRPr="009B303E">
        <w:rPr>
          <w:rFonts w:ascii="Times" w:hAnsi="Times" w:cs="Arial"/>
          <w:color w:val="222222"/>
          <w:sz w:val="24"/>
          <w:szCs w:val="24"/>
        </w:rPr>
        <w:br/>
      </w:r>
      <w:commentRangeStart w:id="1"/>
      <w:commentRangeStart w:id="2"/>
      <w:r w:rsidRPr="009B303E">
        <w:rPr>
          <w:rFonts w:ascii="Times" w:hAnsi="Times" w:cs="Arial"/>
          <w:color w:val="222222"/>
          <w:sz w:val="24"/>
          <w:szCs w:val="24"/>
        </w:rPr>
        <w:br/>
      </w:r>
      <w:commentRangeEnd w:id="1"/>
      <w:r w:rsidR="000A6201">
        <w:rPr>
          <w:rStyle w:val="CommentReference"/>
        </w:rPr>
        <w:commentReference w:id="1"/>
      </w:r>
      <w:commentRangeEnd w:id="2"/>
      <w:r w:rsidR="00BB5FD3">
        <w:rPr>
          <w:rStyle w:val="CommentReference"/>
        </w:rPr>
        <w:commentReference w:id="2"/>
      </w:r>
      <w:r w:rsidRPr="009B303E">
        <w:rPr>
          <w:rFonts w:ascii="Times" w:hAnsi="Times" w:cs="Arial"/>
          <w:color w:val="222222"/>
          <w:sz w:val="24"/>
          <w:szCs w:val="24"/>
          <w:shd w:val="clear" w:color="auto" w:fill="FFFFFF"/>
        </w:rPr>
        <w:t xml:space="preserve">Despite the importance of this dataset I find in accordance with Rev 3 the </w:t>
      </w:r>
      <w:r w:rsidRPr="00D9678F">
        <w:rPr>
          <w:rFonts w:ascii="Times" w:hAnsi="Times" w:cs="Arial"/>
          <w:color w:val="222222"/>
          <w:sz w:val="24"/>
          <w:szCs w:val="24"/>
          <w:shd w:val="clear" w:color="auto" w:fill="FFFFFF"/>
        </w:rPr>
        <w:t xml:space="preserve">manuscript to be overly long and descriptive of the SCB situation (also reflected in the rather neutr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title) and suggest a major re framing and refocusing into a more conceptu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which could help capture a wider audience. This means synthesizing more the information related to Objectives 1-3 and emphasizing and expanding objective 4 which in my opinion provides the richest and most informative results. As a consequence of change of focus the discussion should be shorter a</w:t>
      </w:r>
      <w:r w:rsidRPr="009B303E">
        <w:rPr>
          <w:rFonts w:ascii="Times" w:hAnsi="Times" w:cs="Arial"/>
          <w:color w:val="222222"/>
          <w:sz w:val="24"/>
          <w:szCs w:val="24"/>
          <w:shd w:val="clear" w:color="auto" w:fill="FFFFFF"/>
        </w:rPr>
        <w:t>nd more oriented towards the responses of systems of different productivity to fire management practices expanding a critical evaluation of wildfire management policy in less productive forest ecosystems. </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Pr="009B303E">
        <w:rPr>
          <w:rFonts w:ascii="Times" w:hAnsi="Times" w:cs="Arial"/>
          <w:color w:val="222222"/>
          <w:sz w:val="24"/>
          <w:szCs w:val="24"/>
          <w:shd w:val="clear" w:color="auto" w:fill="FFFFFF"/>
        </w:rPr>
        <w:t xml:space="preserve"> minor comments</w:t>
      </w:r>
      <w:r w:rsidRPr="009B303E">
        <w:rPr>
          <w:rFonts w:ascii="Times" w:hAnsi="Times" w:cs="Arial"/>
          <w:color w:val="222222"/>
          <w:sz w:val="24"/>
          <w:szCs w:val="24"/>
        </w:rPr>
        <w:br/>
      </w:r>
    </w:p>
    <w:p w14:paraId="167A9807" w14:textId="75DD823E"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forestry plot analysis, the vegetation patch analysis, and the soil moisture analysis.</w:t>
      </w:r>
      <w:r w:rsidR="00CA2D46" w:rsidRPr="00CA2D46">
        <w:rPr>
          <w:rFonts w:ascii="Times" w:hAnsi="Times" w:cs="Arial"/>
          <w:i/>
          <w:color w:val="222222"/>
          <w:sz w:val="24"/>
          <w:szCs w:val="24"/>
          <w:shd w:val="clear" w:color="auto" w:fill="FFFFFF"/>
        </w:rPr>
        <w:t xml:space="preserve"> A comprehensive response to reviewer comments follows.</w:t>
      </w:r>
      <w:r w:rsidR="00FA698D" w:rsidRPr="00CA2D46">
        <w:rPr>
          <w:rFonts w:ascii="Times" w:hAnsi="Times" w:cs="Arial"/>
          <w:i/>
          <w:color w:val="222222"/>
          <w:sz w:val="24"/>
          <w:szCs w:val="24"/>
          <w:shd w:val="clear" w:color="auto" w:fill="FFFFFF"/>
        </w:rPr>
        <w:br/>
      </w:r>
    </w:p>
    <w:p w14:paraId="7826FDEF" w14:textId="77777777" w:rsidR="00FA698D" w:rsidRPr="009B303E" w:rsidRDefault="00FA698D">
      <w:pPr>
        <w:rPr>
          <w:rFonts w:ascii="Times" w:hAnsi="Times" w:cs="Arial"/>
          <w:color w:val="222222"/>
          <w:sz w:val="24"/>
          <w:szCs w:val="24"/>
          <w:shd w:val="clear" w:color="auto" w:fill="FFFFFF"/>
        </w:rPr>
      </w:pPr>
    </w:p>
    <w:p w14:paraId="16029A7A" w14:textId="7CECED45"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REVIEWERS' COMMENT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Reviewer: 1</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Overall, this is a very well-written, straight-forward paper describing the effects of managed wildfire on vegetation and water resources. The story is not very dramatic- very little change took place- but I t</w:t>
      </w:r>
      <w:r w:rsidRPr="00D9678F">
        <w:rPr>
          <w:rFonts w:ascii="Times" w:hAnsi="Times" w:cs="Arial"/>
          <w:color w:val="222222"/>
          <w:shd w:val="clear" w:color="auto" w:fill="FFFFFF"/>
        </w:rPr>
        <w:t>hink it’s a good contribution to the literature. My one main question is whether the authors thought about considering fire severity in their spatial analysis? Besides that, I have only a few minor comments.</w:t>
      </w:r>
    </w:p>
    <w:p w14:paraId="59CFA87C" w14:textId="346541AC"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E70F25" w:rsidRPr="00E70F25">
        <w:rPr>
          <w:rFonts w:ascii="Times" w:hAnsi="Times" w:cs="Arial"/>
          <w:i/>
          <w:color w:val="222222"/>
          <w:shd w:val="clear" w:color="auto" w:fill="FFFFFF"/>
        </w:rPr>
        <w:t>Illilouette</w:t>
      </w:r>
      <w:proofErr w:type="spellEnd"/>
      <w:r w:rsidR="00E70F25" w:rsidRPr="00E70F25">
        <w:rPr>
          <w:rFonts w:ascii="Times" w:hAnsi="Times" w:cs="Arial"/>
          <w:i/>
          <w:color w:val="222222"/>
          <w:shd w:val="clear" w:color="auto" w:fill="FFFFFF"/>
        </w:rPr>
        <w:t xml:space="preserve"> Creek Basin (ICB) for comparison, we significantly added to and edited the second paragraph of the Discussion section.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 xml:space="preserve">Line 35: Just reading the abstract, it’s unclear why you would compare with a nearby wetter watershed experiencing similar fire management. This become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xml:space="preserve"> reading the paper.</w:t>
      </w:r>
    </w:p>
    <w:p w14:paraId="0146D599" w14:textId="5892D00A" w:rsidR="001D23DB" w:rsidRPr="001A4745" w:rsidRDefault="001A4745" w:rsidP="00FD2EA4">
      <w:pPr>
        <w:pStyle w:val="Default"/>
        <w:rPr>
          <w:rFonts w:ascii="Times" w:hAnsi="Times" w:cs="Arial"/>
          <w:i/>
          <w:iCs/>
          <w:color w:val="222222"/>
          <w:shd w:val="clear" w:color="auto" w:fill="FFFFFF"/>
        </w:rPr>
      </w:pPr>
      <w:r w:rsidRPr="001A4745">
        <w:rPr>
          <w:rFonts w:ascii="Times" w:hAnsi="Times" w:cs="Arial"/>
          <w:i/>
          <w:iCs/>
          <w:color w:val="222222"/>
          <w:shd w:val="clear" w:color="auto" w:fill="FFFFFF"/>
        </w:rPr>
        <w:t xml:space="preserve">  Response: Thank you for the comment, which ties into a number of larger critiques. We believe our expanded focus on the basin comparison is now evident throughout, including the abstract where we have modified the following sentence to read “</w:t>
      </w:r>
      <w:r w:rsidRPr="001A4745">
        <w:rPr>
          <w:rFonts w:ascii="Times New Roman" w:hAnsi="Times New Roman" w:cs="Times New Roman"/>
          <w:i/>
          <w:iCs/>
        </w:rPr>
        <w:t>by comparison to a nearby watershed with higher vegetation productivity and greater fire frequency, the managed wildfire regime at SCB caused relatively little change</w:t>
      </w:r>
      <w:r w:rsidRPr="001A4745">
        <w:rPr>
          <w:rFonts w:ascii="Times New Roman" w:hAnsi="Times New Roman" w:cs="Times New Roman"/>
          <w:i/>
          <w:iCs/>
        </w:rPr>
        <w:t>”.</w:t>
      </w:r>
    </w:p>
    <w:p w14:paraId="53114A0F" w14:textId="77777777" w:rsidR="001A4745" w:rsidRDefault="001A4745" w:rsidP="00FD2EA4">
      <w:pPr>
        <w:pStyle w:val="Default"/>
        <w:rPr>
          <w:rFonts w:ascii="Times" w:hAnsi="Times" w:cs="Arial"/>
          <w:color w:val="5B9BD5" w:themeColor="accent1"/>
          <w:shd w:val="clear" w:color="auto" w:fill="FFFFFF"/>
        </w:rPr>
      </w:pPr>
    </w:p>
    <w:p w14:paraId="31C70CE0" w14:textId="3B6CAC0D"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Lines 80-82: Is there a way to rephrase this so it’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I had to read this several times. Maybe give examples of vegetation types and high/low soil moisture, and then expand on the second half of the sentence too.</w:t>
      </w:r>
    </w:p>
    <w:p w14:paraId="1B046996" w14:textId="77777777"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Field measurements show that vegetation type is a strong predictor of soil moisture, with dense meadows generally indicating the wettest soils while shrubs and sparse meadows indicate the driest soils”</w:t>
      </w:r>
      <w:r w:rsidR="00FA698D" w:rsidRPr="009B303E">
        <w:rPr>
          <w:rFonts w:ascii="Times" w:hAnsi="Times" w:cs="Arial"/>
          <w:color w:val="222222"/>
        </w:rPr>
        <w:br/>
      </w:r>
    </w:p>
    <w:p w14:paraId="42E3A3E7" w14:textId="13535DF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 xml:space="preserve">Lines 82-84: same here- if you could give more detail, the reader wouldn’t have to go back and read the </w:t>
      </w:r>
      <w:proofErr w:type="spellStart"/>
      <w:r w:rsidRPr="009B303E">
        <w:rPr>
          <w:rFonts w:ascii="Times" w:hAnsi="Times" w:cs="Arial"/>
          <w:color w:val="222222"/>
          <w:shd w:val="clear" w:color="auto" w:fill="FFFFFF"/>
        </w:rPr>
        <w:t>Boisramé</w:t>
      </w:r>
      <w:proofErr w:type="spellEnd"/>
      <w:r w:rsidRPr="009B303E">
        <w:rPr>
          <w:rFonts w:ascii="Times" w:hAnsi="Times" w:cs="Arial"/>
          <w:color w:val="222222"/>
          <w:shd w:val="clear" w:color="auto" w:fill="FFFFFF"/>
        </w:rPr>
        <w:t xml:space="preserve">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 xml:space="preserve">Response: This has changed to “Such models suggest that the fire-induced changes to </w:t>
      </w:r>
      <w:r w:rsidR="00A53B32" w:rsidRPr="009B303E">
        <w:rPr>
          <w:rFonts w:ascii="Times" w:hAnsi="Times" w:cs="Arial"/>
          <w:i/>
          <w:color w:val="222222"/>
        </w:rPr>
        <w:lastRenderedPageBreak/>
        <w:t>vegetation cover in ICB (less forest cover, but more meadows and shrublands) are associated with an overall increase in water storage and plant available water resources.”</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 xml:space="preserve">Response: 1973 was the first major fire in SCB since fire suppression began, and also the </w:t>
      </w:r>
      <w:proofErr w:type="gramStart"/>
      <w:r w:rsidRPr="009B303E">
        <w:rPr>
          <w:rFonts w:ascii="Times" w:hAnsi="Times" w:cs="Arial"/>
          <w:i/>
          <w:color w:val="auto"/>
          <w:shd w:val="clear" w:color="auto" w:fill="FFFFFF"/>
        </w:rPr>
        <w:t>first year</w:t>
      </w:r>
      <w:proofErr w:type="gramEnd"/>
      <w:r w:rsidRPr="009B303E">
        <w:rPr>
          <w:rFonts w:ascii="Times" w:hAnsi="Times" w:cs="Arial"/>
          <w:i/>
          <w:color w:val="auto"/>
          <w:shd w:val="clear" w:color="auto" w:fill="FFFFFF"/>
        </w:rPr>
        <w:t xml:space="preserve">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77777777"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 to clarify this.</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Figure 1: Fires 1973-2003 do not show up on the figure. </w:t>
      </w:r>
      <w:proofErr w:type="gramStart"/>
      <w:r w:rsidRPr="009B303E">
        <w:rPr>
          <w:rFonts w:ascii="Times" w:hAnsi="Times" w:cs="Arial"/>
          <w:color w:val="222222"/>
          <w:shd w:val="clear" w:color="auto" w:fill="FFFFFF"/>
        </w:rPr>
        <w:t>Also</w:t>
      </w:r>
      <w:proofErr w:type="gramEnd"/>
      <w:r w:rsidRPr="009B303E">
        <w:rPr>
          <w:rFonts w:ascii="Times" w:hAnsi="Times" w:cs="Arial"/>
          <w:color w:val="222222"/>
          <w:shd w:val="clear" w:color="auto" w:fill="FFFFFF"/>
        </w:rPr>
        <w:t xml:space="preserve"> I wouldn’t make the weather station and the fires 1952-1972 the same color.</w:t>
      </w:r>
    </w:p>
    <w:p w14:paraId="34539DA2" w14:textId="436081AC" w:rsidR="00F20964" w:rsidRPr="00F20964" w:rsidRDefault="00F20964" w:rsidP="00F20964">
      <w:pPr>
        <w:pStyle w:val="Default"/>
        <w:rPr>
          <w:rFonts w:ascii="Times" w:hAnsi="Times" w:cs="Arial"/>
          <w:i/>
          <w:color w:val="222222"/>
          <w:shd w:val="clear" w:color="auto" w:fill="FFFFFF"/>
        </w:rPr>
      </w:pPr>
      <w:commentRangeStart w:id="3"/>
      <w:r w:rsidRPr="00F20964">
        <w:rPr>
          <w:rFonts w:ascii="Times" w:hAnsi="Times" w:cs="Arial"/>
          <w:color w:val="222222"/>
          <w:shd w:val="clear" w:color="auto" w:fill="FFFFFF"/>
        </w:rPr>
        <w:t xml:space="preserve">  </w:t>
      </w:r>
      <w:r w:rsidRPr="00F20964">
        <w:rPr>
          <w:rFonts w:ascii="Times" w:hAnsi="Times" w:cs="Arial"/>
          <w:i/>
          <w:color w:val="222222"/>
          <w:shd w:val="clear" w:color="auto" w:fill="FFFFFF"/>
        </w:rPr>
        <w:t>Response: There may have been an issue with image transparency with respect to the fires from 1973-2003 that will be resolved in the final version. We have changed the color on the weather station points.</w:t>
      </w:r>
      <w:commentRangeEnd w:id="3"/>
      <w:r w:rsidR="0020667F">
        <w:rPr>
          <w:rStyle w:val="CommentReference"/>
          <w:rFonts w:asciiTheme="minorHAnsi" w:hAnsiTheme="minorHAnsi" w:cstheme="minorBidi"/>
          <w:color w:val="auto"/>
        </w:rPr>
        <w:commentReference w:id="3"/>
      </w:r>
    </w:p>
    <w:p w14:paraId="0A4453EA" w14:textId="6CC56A8D"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77777777"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576C1842" w:rsidR="00B8190D" w:rsidRPr="00B8190D" w:rsidRDefault="0020667F" w:rsidP="00A53B32">
      <w:pPr>
        <w:pStyle w:val="Default"/>
        <w:rPr>
          <w:rFonts w:ascii="Times" w:hAnsi="Times" w:cs="Arial"/>
          <w:i/>
          <w:color w:val="222222"/>
        </w:rPr>
      </w:pPr>
      <w:r w:rsidRPr="00B8190D">
        <w:rPr>
          <w:rFonts w:ascii="Times" w:hAnsi="Times" w:cs="Arial"/>
          <w:i/>
          <w:color w:val="222222"/>
          <w:shd w:val="clear" w:color="auto" w:fill="FFFFFF"/>
        </w:rPr>
        <w:t xml:space="preserve">  Response: </w:t>
      </w:r>
      <w:r w:rsidR="00CA6AE3">
        <w:rPr>
          <w:rFonts w:ascii="Times" w:hAnsi="Times" w:cs="Arial"/>
          <w:i/>
          <w:color w:val="222222"/>
          <w:shd w:val="clear" w:color="auto" w:fill="FFFFFF"/>
        </w:rPr>
        <w:t>We have made the change in the figure legend (this is now Figure 5, formerly Figure 2). In the other figures (3 and 4 in the current manuscript), no forestry plots burned more than 2 times, so the number “2” on the axes is appropriate.</w:t>
      </w:r>
      <w:r w:rsidRPr="00B8190D">
        <w:rPr>
          <w:rFonts w:ascii="Times" w:hAnsi="Times" w:cs="Arial"/>
          <w:i/>
          <w:color w:val="222222"/>
          <w:shd w:val="clear" w:color="auto" w:fill="FFFFFF"/>
        </w:rPr>
        <w:t xml:space="preserve"> 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58948DC2"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t xml:space="preserve">  Response: </w:t>
      </w:r>
      <w:commentRangeStart w:id="4"/>
      <w:r w:rsidRPr="00B8190D">
        <w:rPr>
          <w:rFonts w:ascii="Times" w:hAnsi="Times" w:cs="Arial"/>
          <w:i/>
          <w:color w:val="222222"/>
          <w:shd w:val="clear" w:color="auto" w:fill="FFFFFF"/>
        </w:rPr>
        <w:t>With respect to our discussion of the twice-burned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w:t>
      </w:r>
      <w:commentRangeEnd w:id="4"/>
      <w:r w:rsidR="008C0F9C">
        <w:rPr>
          <w:rStyle w:val="CommentReference"/>
          <w:rFonts w:asciiTheme="minorHAnsi" w:hAnsiTheme="minorHAnsi" w:cstheme="minorBidi"/>
          <w:color w:val="auto"/>
        </w:rPr>
        <w:commentReference w:id="4"/>
      </w:r>
      <w:r w:rsidR="00EF1FF1" w:rsidRPr="00EF1FF1">
        <w:rPr>
          <w:rFonts w:ascii="Times" w:hAnsi="Times" w:cs="Arial"/>
          <w:i/>
          <w:color w:val="222222"/>
          <w:shd w:val="clear" w:color="auto" w:fill="FFFFFF"/>
        </w:rPr>
        <w:t xml:space="preserve">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p>
    <w:p w14:paraId="4801ACCC" w14:textId="77777777" w:rsidR="00B8190D" w:rsidRDefault="00B8190D" w:rsidP="00B8190D">
      <w:pPr>
        <w:pStyle w:val="Default"/>
        <w:rPr>
          <w:rFonts w:ascii="Times" w:hAnsi="Times" w:cs="Arial"/>
          <w:color w:val="222222"/>
        </w:rPr>
      </w:pPr>
    </w:p>
    <w:p w14:paraId="069A2DC1" w14:textId="1F5982F5" w:rsidR="00FD2EA4" w:rsidRPr="009B303E" w:rsidRDefault="00FA698D" w:rsidP="00B8190D">
      <w:pPr>
        <w:pStyle w:val="Default"/>
        <w:rPr>
          <w:rFonts w:ascii="Times" w:hAnsi="Times"/>
        </w:rPr>
      </w:pPr>
      <w:r w:rsidRPr="009B303E">
        <w:rPr>
          <w:rFonts w:ascii="Times" w:hAnsi="Times" w:cs="Arial"/>
          <w:color w:val="222222"/>
          <w:shd w:val="clear" w:color="auto" w:fill="FFFFFF"/>
        </w:rPr>
        <w:t>Reviewer: 2</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lastRenderedPageBreak/>
        <w:t>Comments to the Author(s)</w:t>
      </w:r>
      <w:r w:rsidRPr="009B303E">
        <w:rPr>
          <w:rFonts w:ascii="Times" w:hAnsi="Times" w:cs="Arial"/>
          <w:color w:val="222222"/>
        </w:rPr>
        <w:br/>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t xml:space="preserve"> Review of “Forest vegetation change and surface hydrology following 47 years of managed wildfire” </w:t>
      </w:r>
    </w:p>
    <w:p w14:paraId="2E330F49" w14:textId="77777777" w:rsidR="00FD2EA4" w:rsidRPr="009B303E" w:rsidRDefault="00FD2EA4" w:rsidP="00FD2EA4">
      <w:pPr>
        <w:pStyle w:val="Default"/>
        <w:rPr>
          <w:rFonts w:ascii="Times" w:hAnsi="Times"/>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w:t>
      </w:r>
      <w:proofErr w:type="spellStart"/>
      <w:r w:rsidRPr="009B303E">
        <w:rPr>
          <w:rFonts w:ascii="Times" w:hAnsi="Times"/>
        </w:rPr>
        <w:t>Illilouette</w:t>
      </w:r>
      <w:proofErr w:type="spellEnd"/>
      <w:r w:rsidRPr="009B303E">
        <w:rPr>
          <w:rFonts w:ascii="Times" w:hAnsi="Times"/>
        </w:rPr>
        <w:t xml:space="preserv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9B303E" w:rsidRDefault="00FD2EA4" w:rsidP="00FD2EA4">
      <w:pPr>
        <w:pStyle w:val="Default"/>
        <w:rPr>
          <w:rFonts w:ascii="Times" w:hAnsi="Times"/>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77777777" w:rsidR="00FD2EA4" w:rsidRPr="009B303E" w:rsidRDefault="00FD2EA4" w:rsidP="00FD2EA4">
      <w:pPr>
        <w:pStyle w:val="Default"/>
        <w:rPr>
          <w:rFonts w:ascii="Times" w:hAnsi="Times"/>
        </w:rPr>
      </w:pP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w:t>
      </w:r>
      <w:r w:rsidRPr="008C0F9C">
        <w:rPr>
          <w:rFonts w:ascii="Times" w:hAnsi="Times"/>
        </w:rPr>
        <w:t>from a more focused discussion of their results centered on what the authors believe to be their central points. In particular, there should be more of a discussion on the effect of fire severity and time since last fire on their results. While there is brief mention of fire severity, there is no quantitative description with respect to each fire nor to fires in the ICB. Next, the fact that the two most recent large fires occurred in 1985 and 2003 must play a role in the results.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role of fire management differences between the SCB and ICB is hinted at but should be discussed more directly and concisely when considering differences in outcome in each basin.</w:t>
      </w:r>
      <w:r w:rsidRPr="009B303E">
        <w:rPr>
          <w:rFonts w:ascii="Times" w:hAnsi="Times"/>
        </w:rPr>
        <w:t xml:space="preserve"> </w:t>
      </w:r>
    </w:p>
    <w:p w14:paraId="7E2F721F" w14:textId="4547313F"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 xml:space="preserve">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w:t>
      </w:r>
      <w:proofErr w:type="gramStart"/>
      <w:r w:rsidR="00A9477F" w:rsidRPr="00A9477F">
        <w:rPr>
          <w:rFonts w:ascii="Times" w:hAnsi="Times"/>
          <w:i/>
        </w:rPr>
        <w:t>remotely-sensed</w:t>
      </w:r>
      <w:proofErr w:type="gramEnd"/>
      <w:r w:rsidR="00A9477F" w:rsidRPr="00A9477F">
        <w:rPr>
          <w:rFonts w:ascii="Times" w:hAnsi="Times"/>
          <w:i/>
        </w:rPr>
        <w:t xml:space="preserve">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A9477F" w:rsidRPr="00A9477F">
        <w:rPr>
          <w:rFonts w:ascii="Times" w:hAnsi="Times"/>
          <w:i/>
        </w:rPr>
        <w:t>Illilouette</w:t>
      </w:r>
      <w:proofErr w:type="spellEnd"/>
      <w:r w:rsidR="00A9477F" w:rsidRPr="00A9477F">
        <w:rPr>
          <w:rFonts w:ascii="Times" w:hAnsi="Times"/>
          <w:i/>
        </w:rPr>
        <w:t xml:space="preserve"> Creek Basin (ICB) for comparison, we significantly added to and edited the second paragraph of the Discussion section. This comparison elucidated the large discrepancy in both total burned area and percent high severity between SCB.” In that same </w:t>
      </w:r>
      <w:r w:rsidR="00A9477F" w:rsidRPr="00A9477F">
        <w:rPr>
          <w:rFonts w:ascii="Times" w:hAnsi="Times"/>
          <w:i/>
        </w:rPr>
        <w:lastRenderedPageBreak/>
        <w:t>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28DB8007" w14:textId="77777777" w:rsidR="00FD2EA4" w:rsidRPr="009B303E" w:rsidRDefault="00FD2EA4"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61CB0D40" w:rsidR="00732036" w:rsidRDefault="00732036" w:rsidP="00FD2EA4">
      <w:pPr>
        <w:pStyle w:val="Default"/>
        <w:rPr>
          <w:rFonts w:ascii="Times" w:hAnsi="Times"/>
          <w:i/>
        </w:rPr>
      </w:pPr>
      <w:r>
        <w:rPr>
          <w:rFonts w:ascii="Times" w:hAnsi="Times"/>
        </w:rPr>
        <w:t xml:space="preserve">  </w:t>
      </w:r>
      <w:r>
        <w:rPr>
          <w:rFonts w:ascii="Times" w:hAnsi="Times"/>
          <w:i/>
        </w:rPr>
        <w:t xml:space="preserve">Response: We agree that “surface hydrology” is somewhat misleading here. </w:t>
      </w:r>
      <w:del w:id="5" w:author="Gabrielle" w:date="2019-11-06T09:57:00Z">
        <w:r w:rsidDel="00BC3433">
          <w:rPr>
            <w:rFonts w:ascii="Times" w:hAnsi="Times"/>
            <w:i/>
          </w:rPr>
          <w:delText xml:space="preserve">However, since we do discuss snow dynamics we do not want to use the term “subsurface hydrology” either. </w:delText>
        </w:r>
      </w:del>
      <w:r>
        <w:rPr>
          <w:rFonts w:ascii="Times" w:hAnsi="Times"/>
          <w:i/>
        </w:rPr>
        <w:t>We have decided to use the term “</w:t>
      </w:r>
      <w:commentRangeStart w:id="6"/>
      <w:commentRangeStart w:id="7"/>
      <w:r>
        <w:rPr>
          <w:rFonts w:ascii="Times" w:hAnsi="Times"/>
          <w:i/>
        </w:rPr>
        <w:t>soil water</w:t>
      </w:r>
      <w:commentRangeEnd w:id="6"/>
      <w:r w:rsidR="00181D93">
        <w:rPr>
          <w:rStyle w:val="CommentReference"/>
          <w:rFonts w:asciiTheme="minorHAnsi" w:hAnsiTheme="minorHAnsi" w:cstheme="minorBidi"/>
          <w:color w:val="auto"/>
        </w:rPr>
        <w:commentReference w:id="6"/>
      </w:r>
      <w:commentRangeEnd w:id="7"/>
      <w:r w:rsidR="00BC3433">
        <w:rPr>
          <w:rStyle w:val="CommentReference"/>
          <w:rFonts w:asciiTheme="minorHAnsi" w:hAnsiTheme="minorHAnsi" w:cstheme="minorBidi"/>
          <w:color w:val="auto"/>
        </w:rPr>
        <w:commentReference w:id="7"/>
      </w:r>
      <w:del w:id="8" w:author="Stevens, Jens T" w:date="2019-11-05T11:30:00Z">
        <w:r w:rsidDel="00181D93">
          <w:rPr>
            <w:rFonts w:ascii="Times" w:hAnsi="Times"/>
            <w:i/>
          </w:rPr>
          <w:delText xml:space="preserve"> inputs</w:delText>
        </w:r>
      </w:del>
      <w:r>
        <w:rPr>
          <w:rFonts w:ascii="Times" w:hAnsi="Times"/>
          <w:i/>
        </w:rPr>
        <w:t>” instead.</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w:t>
      </w:r>
      <w:proofErr w:type="gramStart"/>
      <w:r w:rsidRPr="009B303E">
        <w:rPr>
          <w:rFonts w:ascii="Times" w:hAnsi="Times"/>
        </w:rPr>
        <w:t>“ These</w:t>
      </w:r>
      <w:proofErr w:type="gramEnd"/>
      <w:r w:rsidRPr="009B303E">
        <w:rPr>
          <w:rFonts w:ascii="Times" w:hAnsi="Times"/>
        </w:rPr>
        <w:t xml:space="preserv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Response: Thank you for catching 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D773D2F"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7BB8D24C" w:rsidR="009C46C4" w:rsidRPr="009C46C4" w:rsidRDefault="009C46C4" w:rsidP="00C842BA">
      <w:pPr>
        <w:pStyle w:val="Default"/>
        <w:rPr>
          <w:rFonts w:ascii="Times" w:hAnsi="Times"/>
          <w:i/>
        </w:rPr>
      </w:pPr>
      <w:commentRangeStart w:id="9"/>
      <w:r w:rsidRPr="009C46C4">
        <w:rPr>
          <w:rFonts w:ascii="Times" w:hAnsi="Times"/>
          <w:i/>
        </w:rPr>
        <w:t xml:space="preserve">  Response: This was an issue with image transparency that will be resolved in the final </w:t>
      </w:r>
      <w:proofErr w:type="spellStart"/>
      <w:r w:rsidRPr="009C46C4">
        <w:rPr>
          <w:rFonts w:ascii="Times" w:hAnsi="Times"/>
          <w:i/>
        </w:rPr>
        <w:t>verison</w:t>
      </w:r>
      <w:proofErr w:type="spellEnd"/>
      <w:r w:rsidRPr="009C46C4">
        <w:rPr>
          <w:rFonts w:ascii="Times" w:hAnsi="Times"/>
          <w:i/>
        </w:rPr>
        <w:t>.</w:t>
      </w:r>
      <w:commentRangeEnd w:id="9"/>
      <w:r>
        <w:rPr>
          <w:rStyle w:val="CommentReference"/>
          <w:rFonts w:asciiTheme="minorHAnsi" w:hAnsiTheme="minorHAnsi" w:cstheme="minorBidi"/>
          <w:color w:val="auto"/>
        </w:rPr>
        <w:commentReference w:id="9"/>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a cone of snow over the gauge. </w:t>
      </w:r>
      <w:commentRangeStart w:id="10"/>
      <w:r w:rsidRPr="009B303E">
        <w:rPr>
          <w:rFonts w:ascii="Times" w:hAnsi="Times"/>
        </w:rPr>
        <w:t xml:space="preserve">Is the snow melt recorded by the gauge added to the estimates of snow water equivalent from the photos? </w:t>
      </w:r>
      <w:commentRangeEnd w:id="10"/>
      <w:r w:rsidR="008C0F9C">
        <w:rPr>
          <w:rStyle w:val="CommentReference"/>
          <w:rFonts w:asciiTheme="minorHAnsi" w:hAnsiTheme="minorHAnsi" w:cstheme="minorBidi"/>
          <w:color w:val="auto"/>
        </w:rPr>
        <w:commentReference w:id="10"/>
      </w:r>
    </w:p>
    <w:p w14:paraId="34CC3BCC" w14:textId="7C73CB74" w:rsidR="007B0CB7" w:rsidRPr="009B303E" w:rsidRDefault="007B0CB7" w:rsidP="00C842BA">
      <w:pPr>
        <w:pStyle w:val="Default"/>
        <w:rPr>
          <w:rFonts w:ascii="Times" w:hAnsi="Times"/>
        </w:rPr>
      </w:pPr>
      <w:r>
        <w:rPr>
          <w:rFonts w:ascii="Times" w:hAnsi="Times"/>
        </w:rPr>
        <w:t xml:space="preserve">  </w:t>
      </w:r>
      <w:ins w:id="11" w:author="Stevens, Jens T" w:date="2019-11-05T17:12:00Z">
        <w:r w:rsidRPr="00A80E72">
          <w:rPr>
            <w:rFonts w:ascii="Times" w:hAnsi="Times"/>
            <w:i/>
            <w:iCs/>
          </w:rPr>
          <w:t>Response:</w:t>
        </w:r>
        <w:r>
          <w:rPr>
            <w:rFonts w:ascii="Times" w:hAnsi="Times"/>
            <w:i/>
            <w:iCs/>
          </w:rPr>
          <w:t xml:space="preserve"> </w:t>
        </w:r>
        <w:del w:id="12" w:author="Gabrielle" w:date="2019-11-06T10:22:00Z">
          <w:r w:rsidRPr="00A80E72" w:rsidDel="00424BCD">
            <w:rPr>
              <w:rFonts w:ascii="Times" w:hAnsi="Times"/>
              <w:i/>
              <w:iCs/>
            </w:rPr>
            <w:delText xml:space="preserve">While it is true that these rain gauges can miss both timing and the amount of snowmelt, we </w:delText>
          </w:r>
          <w:r w:rsidDel="00424BCD">
            <w:rPr>
              <w:rFonts w:ascii="Times" w:hAnsi="Times"/>
              <w:i/>
              <w:iCs/>
            </w:rPr>
            <w:delText>use shallow soil moisture inputs to gauge which time periods received snowmelt and use SWE obtained from decreases in snow depth (obtained from cameras) to gap-fill precipitation records</w:delText>
          </w:r>
        </w:del>
      </w:ins>
      <w:ins w:id="13" w:author="Gabrielle" w:date="2019-11-06T10:22:00Z">
        <w:r w:rsidR="00424BCD">
          <w:rPr>
            <w:rFonts w:ascii="Times" w:hAnsi="Times"/>
            <w:i/>
            <w:iCs/>
          </w:rPr>
          <w:t xml:space="preserve">We used estimates of SWE from the photos to fill in periods when snowmelt was not captured by the precipitation gauges. </w:t>
        </w:r>
      </w:ins>
      <w:ins w:id="14" w:author="Gabrielle" w:date="2019-11-06T10:24:00Z">
        <w:r w:rsidR="00424BCD">
          <w:rPr>
            <w:rFonts w:ascii="Times" w:hAnsi="Times"/>
            <w:i/>
            <w:iCs/>
          </w:rPr>
          <w:t>Therefore, snowmelt for a given day is either measured by the gauge or estimated from photos, but not both. It is possible that this method still resulted in slight underestimates of snowfall in cases where not all snowfall was captured by the gauge, but this is expected to be a small error compared to the total volume of precipitation</w:t>
        </w:r>
      </w:ins>
      <w:ins w:id="15" w:author="Stevens, Jens T" w:date="2019-11-05T17:12:00Z">
        <w:r>
          <w:rPr>
            <w:rFonts w:ascii="Times" w:hAnsi="Times"/>
            <w:i/>
            <w:iCs/>
          </w:rPr>
          <w:t>. We added more detail in Appendix B</w:t>
        </w:r>
      </w:ins>
      <w:ins w:id="16" w:author="Gabrielle" w:date="2019-11-06T10:22:00Z">
        <w:r w:rsidR="00424BCD">
          <w:rPr>
            <w:rFonts w:ascii="Times" w:hAnsi="Times"/>
            <w:i/>
            <w:iCs/>
          </w:rPr>
          <w:t xml:space="preserve"> to clarify this process</w:t>
        </w:r>
      </w:ins>
      <w:r w:rsidR="008C0F9C">
        <w:rPr>
          <w:rFonts w:ascii="Times" w:hAnsi="Times"/>
          <w:i/>
          <w:iCs/>
        </w:rPr>
        <w:t>.</w:t>
      </w:r>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w:t>
      </w:r>
      <w:commentRangeStart w:id="17"/>
      <w:commentRangeStart w:id="18"/>
      <w:r w:rsidRPr="009B303E">
        <w:rPr>
          <w:rFonts w:ascii="Times" w:hAnsi="Times"/>
        </w:rPr>
        <w:t xml:space="preserve">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w:t>
      </w:r>
      <w:proofErr w:type="gramStart"/>
      <w:r w:rsidRPr="009B303E">
        <w:rPr>
          <w:rFonts w:ascii="Times" w:hAnsi="Times"/>
        </w:rPr>
        <w:t>snow pack</w:t>
      </w:r>
      <w:proofErr w:type="gramEnd"/>
      <w:r w:rsidRPr="009B303E">
        <w:rPr>
          <w:rFonts w:ascii="Times" w:hAnsi="Times"/>
        </w:rPr>
        <w:t xml:space="preserve"> or quick snowmelt through porous sandy soils will likely not be captured by this method. </w:t>
      </w:r>
      <w:commentRangeEnd w:id="17"/>
      <w:r w:rsidR="009118B0" w:rsidRPr="009B303E">
        <w:rPr>
          <w:rStyle w:val="CommentReference"/>
          <w:rFonts w:ascii="Times" w:hAnsi="Times" w:cstheme="minorBidi"/>
          <w:color w:val="auto"/>
          <w:sz w:val="24"/>
          <w:szCs w:val="24"/>
        </w:rPr>
        <w:commentReference w:id="17"/>
      </w:r>
      <w:commentRangeEnd w:id="18"/>
      <w:r w:rsidR="000F5FB0">
        <w:rPr>
          <w:rStyle w:val="CommentReference"/>
          <w:rFonts w:asciiTheme="minorHAnsi" w:hAnsiTheme="minorHAnsi" w:cstheme="minorBidi"/>
          <w:color w:val="auto"/>
        </w:rPr>
        <w:commentReference w:id="18"/>
      </w:r>
    </w:p>
    <w:p w14:paraId="7C2D4C18" w14:textId="5129E4CE" w:rsidR="00E462A1" w:rsidRDefault="000F5FB0" w:rsidP="000F5FB0">
      <w:pPr>
        <w:pStyle w:val="Default"/>
        <w:rPr>
          <w:ins w:id="19" w:author="Stevens, Jens T" w:date="2019-11-05T17:19:00Z"/>
          <w:rFonts w:ascii="Times New Roman" w:eastAsia="Times New Roman" w:hAnsi="Times New Roman" w:cs="Times New Roman"/>
          <w:i/>
          <w:iCs/>
        </w:rPr>
      </w:pPr>
      <w:commentRangeStart w:id="20"/>
      <w:commentRangeStart w:id="21"/>
      <w:ins w:id="22" w:author="Stevens, Jens T" w:date="2019-11-05T17:19:00Z">
        <w:r>
          <w:rPr>
            <w:rFonts w:ascii="Times" w:hAnsi="Times"/>
          </w:rPr>
          <w:t xml:space="preserve">  </w:t>
        </w:r>
        <w:r w:rsidRPr="00A80E72">
          <w:rPr>
            <w:rFonts w:ascii="Times" w:hAnsi="Times"/>
            <w:i/>
            <w:iCs/>
          </w:rPr>
          <w:t>Response: We agree that steady-state infiltration is not going to be calculated in the cumulative soil moisture gain metric and therefore changed the sentence to reflect this: “</w:t>
        </w:r>
      </w:ins>
      <w:ins w:id="23" w:author="Stevens, Jens T" w:date="2019-11-05T17:21:00Z">
        <w:r w:rsidRPr="000F5FB0">
          <w:rPr>
            <w:rFonts w:ascii="Times New Roman" w:eastAsia="Times New Roman" w:hAnsi="Times New Roman" w:cs="Times New Roman"/>
            <w:i/>
            <w:iCs/>
          </w:rPr>
          <w:t>However, in saturated wetland sites and during periods of steady-state infiltration, cumulative water gain cannot be calculated</w:t>
        </w:r>
      </w:ins>
      <w:ins w:id="24" w:author="Stevens, Jens T" w:date="2019-11-05T17:19:00Z">
        <w:r w:rsidRPr="00A80E72">
          <w:rPr>
            <w:rFonts w:ascii="Times New Roman" w:eastAsia="Times New Roman" w:hAnsi="Times New Roman" w:cs="Times New Roman"/>
            <w:i/>
            <w:iCs/>
          </w:rPr>
          <w:t>”</w:t>
        </w:r>
        <w:r>
          <w:rPr>
            <w:rFonts w:ascii="Times New Roman" w:eastAsia="Times New Roman" w:hAnsi="Times New Roman" w:cs="Times New Roman"/>
            <w:i/>
            <w:iCs/>
          </w:rPr>
          <w:t>.</w:t>
        </w:r>
      </w:ins>
      <w:ins w:id="25" w:author="Stevens, Jens T" w:date="2019-11-05T17:22:00Z">
        <w:r>
          <w:rPr>
            <w:rFonts w:ascii="Times New Roman" w:eastAsia="Times New Roman" w:hAnsi="Times New Roman" w:cs="Times New Roman"/>
            <w:i/>
            <w:iCs/>
          </w:rPr>
          <w:t xml:space="preserve"> </w:t>
        </w:r>
      </w:ins>
      <w:proofErr w:type="gramStart"/>
      <w:ins w:id="26" w:author="Stevens, Jens T" w:date="2019-11-05T17:19:00Z">
        <w:r w:rsidRPr="00A80E72">
          <w:rPr>
            <w:rFonts w:ascii="Times New Roman" w:eastAsia="Times New Roman" w:hAnsi="Times New Roman" w:cs="Times New Roman"/>
            <w:i/>
            <w:iCs/>
          </w:rPr>
          <w:t>However</w:t>
        </w:r>
        <w:proofErr w:type="gramEnd"/>
        <w:r w:rsidRPr="00A80E72">
          <w:rPr>
            <w:rFonts w:ascii="Times New Roman" w:eastAsia="Times New Roman" w:hAnsi="Times New Roman" w:cs="Times New Roman"/>
            <w:i/>
            <w:iCs/>
          </w:rPr>
          <w:t xml:space="preserve">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t>
        </w:r>
        <w:del w:id="27" w:author="Gabrielle" w:date="2019-11-06T10:06:00Z">
          <w:r w:rsidDel="00BC3433">
            <w:rPr>
              <w:rFonts w:ascii="Times New Roman" w:eastAsia="Times New Roman" w:hAnsi="Times New Roman" w:cs="Times New Roman"/>
              <w:i/>
              <w:iCs/>
            </w:rPr>
            <w:delText>We do</w:delText>
          </w:r>
        </w:del>
      </w:ins>
      <w:ins w:id="28" w:author="Gabrielle" w:date="2019-11-06T10:06:00Z">
        <w:r w:rsidR="00BC3433">
          <w:rPr>
            <w:rFonts w:ascii="Times New Roman" w:eastAsia="Times New Roman" w:hAnsi="Times New Roman" w:cs="Times New Roman"/>
            <w:i/>
            <w:iCs/>
          </w:rPr>
          <w:t>Based on our analyses of soil moisture time series (Figure 9), we</w:t>
        </w:r>
      </w:ins>
      <w:ins w:id="29" w:author="Stevens, Jens T" w:date="2019-11-05T17:19:00Z">
        <w:r>
          <w:rPr>
            <w:rFonts w:ascii="Times New Roman" w:eastAsia="Times New Roman" w:hAnsi="Times New Roman" w:cs="Times New Roman"/>
            <w:i/>
            <w:iCs/>
          </w:rPr>
          <w:t xml:space="preserve"> believe that there is at least a </w:t>
        </w:r>
        <w:r w:rsidRPr="00A80E72">
          <w:rPr>
            <w:rFonts w:ascii="Times New Roman" w:eastAsia="Times New Roman" w:hAnsi="Times New Roman" w:cs="Times New Roman"/>
            <w:i/>
            <w:iCs/>
          </w:rPr>
          <w:t>temporary increase in VWC</w:t>
        </w:r>
      </w:ins>
      <w:ins w:id="30" w:author="Gabrielle" w:date="2019-11-06T10:02:00Z">
        <w:r w:rsidR="00BC3433">
          <w:rPr>
            <w:rFonts w:ascii="Times New Roman" w:eastAsia="Times New Roman" w:hAnsi="Times New Roman" w:cs="Times New Roman"/>
            <w:i/>
            <w:iCs/>
          </w:rPr>
          <w:t xml:space="preserve"> whenever infiltration is occurring under unsaturated conditions</w:t>
        </w:r>
      </w:ins>
      <w:ins w:id="31" w:author="Stevens, Jens T" w:date="2019-11-05T17:19:00Z">
        <w:r w:rsidRPr="00A80E72">
          <w:rPr>
            <w:rFonts w:ascii="Times New Roman" w:eastAsia="Times New Roman" w:hAnsi="Times New Roman" w:cs="Times New Roman"/>
            <w:i/>
            <w:iCs/>
          </w:rPr>
          <w:t>.</w:t>
        </w:r>
      </w:ins>
      <w:commentRangeEnd w:id="20"/>
      <w:ins w:id="32" w:author="Stevens, Jens T" w:date="2019-11-05T17:22:00Z">
        <w:r>
          <w:rPr>
            <w:rStyle w:val="CommentReference"/>
            <w:rFonts w:asciiTheme="minorHAnsi" w:hAnsiTheme="minorHAnsi" w:cstheme="minorBidi"/>
            <w:color w:val="auto"/>
          </w:rPr>
          <w:commentReference w:id="20"/>
        </w:r>
      </w:ins>
      <w:commentRangeEnd w:id="21"/>
      <w:r w:rsidR="00D9678F">
        <w:rPr>
          <w:rStyle w:val="CommentReference"/>
          <w:rFonts w:asciiTheme="minorHAnsi" w:hAnsiTheme="minorHAnsi" w:cstheme="minorBidi"/>
          <w:color w:val="auto"/>
        </w:rPr>
        <w:commentReference w:id="21"/>
      </w:r>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proofErr w:type="spellStart"/>
      <w:r w:rsidRPr="009B303E">
        <w:rPr>
          <w:rFonts w:ascii="Times" w:hAnsi="Times"/>
          <w:i/>
          <w:iCs/>
        </w:rPr>
        <w:t>Abies</w:t>
      </w:r>
      <w:proofErr w:type="spellEnd"/>
      <w:r w:rsidRPr="009B303E">
        <w:rPr>
          <w:rFonts w:ascii="Times" w:hAnsi="Times"/>
          <w:i/>
          <w:iCs/>
        </w:rPr>
        <w:t xml:space="preserve"> </w:t>
      </w:r>
      <w:proofErr w:type="spellStart"/>
      <w:r w:rsidRPr="009B303E">
        <w:rPr>
          <w:rFonts w:ascii="Times" w:hAnsi="Times"/>
          <w:i/>
          <w:iCs/>
        </w:rPr>
        <w:t>magnifica</w:t>
      </w:r>
      <w:proofErr w:type="spellEnd"/>
      <w:r w:rsidRPr="009B303E">
        <w:rPr>
          <w:rFonts w:ascii="Times" w:hAnsi="Times"/>
          <w:i/>
          <w:iCs/>
        </w:rPr>
        <w:t xml:space="preserve">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lastRenderedPageBreak/>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ins w:id="33" w:author="Stevens, Jens T" w:date="2019-11-05T17:23:00Z"/>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probably respond to the timing of and cumulative infiltration of surface waters to soils rather than episodic inputs estimated by the soil water gain metric. </w:t>
      </w:r>
    </w:p>
    <w:p w14:paraId="73270F80" w14:textId="46F02671" w:rsidR="000F5FB0" w:rsidRPr="000F5FB0" w:rsidRDefault="000F5FB0" w:rsidP="000F5FB0">
      <w:pPr>
        <w:pStyle w:val="Default"/>
        <w:rPr>
          <w:ins w:id="34" w:author="Stevens, Jens T" w:date="2019-11-05T17:23:00Z"/>
          <w:rFonts w:ascii="Times" w:hAnsi="Times"/>
        </w:rPr>
      </w:pPr>
      <w:commentRangeStart w:id="35"/>
      <w:ins w:id="36" w:author="Stevens, Jens T" w:date="2019-11-05T17:23:00Z">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ins>
      <w:commentRangeEnd w:id="35"/>
      <w:r w:rsidR="00233A5A">
        <w:rPr>
          <w:rStyle w:val="CommentReference"/>
          <w:rFonts w:asciiTheme="minorHAnsi" w:hAnsiTheme="minorHAnsi" w:cstheme="minorBidi"/>
          <w:color w:val="auto"/>
        </w:rPr>
        <w:commentReference w:id="35"/>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4949AACC"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 xml:space="preserve">We agree, and incorporated burn severity as previously explained. </w:t>
      </w:r>
      <w:r w:rsidR="001A4197">
        <w:rPr>
          <w:rFonts w:ascii="Times" w:hAnsi="Times"/>
          <w:i/>
        </w:rPr>
        <w:t xml:space="preserve">Thank you </w:t>
      </w:r>
      <w:r>
        <w:rPr>
          <w:rFonts w:ascii="Times" w:hAnsi="Times"/>
          <w:i/>
        </w:rPr>
        <w:t>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333356D0"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Lines 569-580)</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689A09D0"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 xml:space="preserve">We have added the following discussion point to line </w:t>
      </w:r>
      <w:r w:rsidR="001A4197">
        <w:rPr>
          <w:rFonts w:ascii="Times" w:hAnsi="Times"/>
          <w:i/>
        </w:rPr>
        <w:t xml:space="preserve">628 </w:t>
      </w:r>
      <w:r w:rsidR="00EF42CA" w:rsidRPr="009B303E">
        <w:rPr>
          <w:rFonts w:ascii="Times" w:hAnsi="Times"/>
          <w:i/>
        </w:rPr>
        <w:t>to address the possibility that the lack of change is related to the long time since fire: “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and productivity likely account for the different responses in the basins. This deserves more focused attention in the discussion section, especially with respect to fire management, to make this point stronger. </w:t>
      </w:r>
    </w:p>
    <w:p w14:paraId="27EF3D08" w14:textId="1737A4C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0FC329F5"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64B95A45"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0004CB" w:rsidRPr="000004CB">
        <w:rPr>
          <w:rFonts w:ascii="Times" w:hAnsi="Times"/>
          <w:i/>
        </w:rPr>
        <w:t>While the nearby ICB is similar to SCB in size, elevation and forest types</w:t>
      </w:r>
      <w:r w:rsidR="00F53574">
        <w:rPr>
          <w:rFonts w:ascii="Times" w:hAnsi="Times"/>
          <w:i/>
        </w:rPr>
        <w:t>-</w:t>
      </w:r>
      <w:r w:rsidR="000004CB" w:rsidRPr="000004CB">
        <w:rPr>
          <w:rFonts w:ascii="Times" w:hAnsi="Times"/>
          <w:i/>
        </w:rPr>
        <w:t xml:space="preserve"> </w:t>
      </w:r>
      <w:commentRangeStart w:id="37"/>
      <w:r w:rsidR="00453D02">
        <w:rPr>
          <w:rFonts w:ascii="Times" w:hAnsi="Times"/>
          <w:i/>
        </w:rPr>
        <w:t xml:space="preserve">as well as </w:t>
      </w:r>
      <w:r w:rsidR="00F53574">
        <w:rPr>
          <w:rFonts w:ascii="Times" w:hAnsi="Times"/>
          <w:i/>
        </w:rPr>
        <w:t>the amount of time they have been managed under a wildland fire use policy</w:t>
      </w:r>
      <w:commentRangeEnd w:id="37"/>
      <w:r w:rsidR="00453D02">
        <w:rPr>
          <w:rStyle w:val="CommentReference"/>
          <w:rFonts w:asciiTheme="minorHAnsi" w:hAnsiTheme="minorHAnsi" w:cstheme="minorBidi"/>
          <w:color w:val="auto"/>
        </w:rPr>
        <w:commentReference w:id="37"/>
      </w:r>
      <w:r w:rsidR="00F53574">
        <w:rPr>
          <w:rFonts w:ascii="Times" w:hAnsi="Times"/>
          <w:i/>
        </w:rPr>
        <w:t xml:space="preserve"> -</w:t>
      </w:r>
      <w:r w:rsidR="00453D02">
        <w:rPr>
          <w:rFonts w:ascii="Times" w:hAnsi="Times"/>
          <w:i/>
        </w:rPr>
        <w:t xml:space="preserve"> </w:t>
      </w:r>
      <w:r w:rsidR="000004CB" w:rsidRPr="000004CB">
        <w:rPr>
          <w:rFonts w:ascii="Times" w:hAnsi="Times"/>
          <w:i/>
        </w:rPr>
        <w:t>assuming similar fire-related changes in SCB would have overestimated fire-driven change in vegetation and in water availability, highlighting the importance of the place-based field and imagery datasets that we used in our analysis here</w:t>
      </w:r>
      <w:r w:rsidR="000004CB">
        <w:rPr>
          <w:rFonts w:ascii="Times" w:hAnsi="Times"/>
          <w:i/>
        </w:rPr>
        <w:t>”</w:t>
      </w:r>
      <w:r>
        <w:rPr>
          <w:rFonts w:ascii="Times" w:hAnsi="Times"/>
          <w:i/>
        </w:rPr>
        <w:t xml:space="preserve"> </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w:t>
      </w:r>
      <w:proofErr w:type="gramStart"/>
      <w:r w:rsidRPr="00CA2D46">
        <w:rPr>
          <w:rFonts w:ascii="Times" w:hAnsi="Times"/>
          <w:i/>
        </w:rPr>
        <w:t>Again</w:t>
      </w:r>
      <w:proofErr w:type="gramEnd"/>
      <w:r w:rsidRPr="00CA2D46">
        <w:rPr>
          <w:rFonts w:ascii="Times" w:hAnsi="Times"/>
          <w:i/>
        </w:rPr>
        <w:t xml:space="preserve">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2833710D"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each other, which meant we could not always choose the largest patch available. </w:t>
      </w:r>
      <w:r>
        <w:rPr>
          <w:rFonts w:ascii="Times" w:hAnsi="Times"/>
          <w:i/>
        </w:rPr>
        <w:t xml:space="preserve">The shrub plot 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xml:space="preserve">, though the forested sites are slightly </w:t>
      </w:r>
      <w:r w:rsidR="00C349F7">
        <w:rPr>
          <w:rFonts w:ascii="Times" w:hAnsi="Times"/>
          <w:i/>
        </w:rPr>
        <w:lastRenderedPageBreak/>
        <w:t>steeper</w:t>
      </w:r>
      <w:r>
        <w:rPr>
          <w:rFonts w:ascii="Times" w:hAnsi="Times"/>
          <w:i/>
        </w:rPr>
        <w:t xml:space="preserve"> (</w:t>
      </w:r>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935BE" w:rsidRDefault="00FD2EA4" w:rsidP="00D615DA">
      <w:pPr>
        <w:rPr>
          <w:ins w:id="38" w:author="Stevens, Jens T" w:date="2019-11-05T17:48:00Z"/>
          <w:rFonts w:ascii="Times" w:hAnsi="Times"/>
          <w:i/>
          <w:iCs/>
          <w:sz w:val="24"/>
          <w:szCs w:val="24"/>
        </w:rPr>
      </w:pPr>
      <w:r w:rsidRPr="009B303E">
        <w:rPr>
          <w:rFonts w:ascii="Times" w:hAnsi="Times"/>
          <w:sz w:val="24"/>
          <w:szCs w:val="24"/>
        </w:rPr>
        <w:t xml:space="preserve">Appendix B, Lines 27-36: It is not clear how snow melt or increases in shallow soil water were used to gap-fill the precipitation record. Were site photos used to estimate when and how much snow fell and then estimate the amount of precipitation using the density conversion of 0.4 </w:t>
      </w:r>
      <w:proofErr w:type="spellStart"/>
      <w:r w:rsidRPr="009B303E">
        <w:rPr>
          <w:rFonts w:ascii="Times" w:hAnsi="Times"/>
          <w:sz w:val="24"/>
          <w:szCs w:val="24"/>
        </w:rPr>
        <w:t>swe</w:t>
      </w:r>
      <w:proofErr w:type="spellEnd"/>
      <w:r w:rsidRPr="009B303E">
        <w:rPr>
          <w:rFonts w:ascii="Times" w:hAnsi="Times"/>
          <w:sz w:val="24"/>
          <w:szCs w:val="24"/>
        </w:rPr>
        <w:t>/snow depth? What is the basis of this density conversion? When was soil water gain used to estimate precipitation?</w:t>
      </w:r>
      <w:r w:rsidR="00FA698D" w:rsidRPr="009B303E">
        <w:rPr>
          <w:rFonts w:ascii="Times" w:hAnsi="Times" w:cs="Arial"/>
          <w:color w:val="222222"/>
          <w:sz w:val="24"/>
          <w:szCs w:val="24"/>
        </w:rPr>
        <w:br/>
      </w:r>
      <w:r w:rsidR="00D615DA" w:rsidRPr="00A935BE">
        <w:rPr>
          <w:rFonts w:ascii="Times" w:hAnsi="Times" w:cs="Arial"/>
          <w:sz w:val="24"/>
          <w:szCs w:val="24"/>
        </w:rPr>
        <w:t xml:space="preserve">  </w:t>
      </w:r>
      <w:ins w:id="39" w:author="Stevens, Jens T" w:date="2019-11-05T17:48:00Z">
        <w:r w:rsidR="00D615DA" w:rsidRPr="00A935BE">
          <w:rPr>
            <w:rFonts w:ascii="Times" w:hAnsi="Times"/>
            <w:i/>
            <w:iCs/>
            <w:sz w:val="24"/>
            <w:szCs w:val="24"/>
          </w:rPr>
          <w:t xml:space="preserve">Response: </w:t>
        </w:r>
      </w:ins>
      <w:ins w:id="40" w:author="Stevens, Jens T" w:date="2019-11-05T17:49:00Z">
        <w:r w:rsidR="00D615DA" w:rsidRPr="00A935BE">
          <w:rPr>
            <w:rFonts w:ascii="Times" w:hAnsi="Times"/>
            <w:i/>
            <w:iCs/>
            <w:sz w:val="24"/>
            <w:szCs w:val="24"/>
          </w:rPr>
          <w:t xml:space="preserve">We appreciate the reviewer’s call for more clarity here. </w:t>
        </w:r>
      </w:ins>
      <w:ins w:id="41" w:author="Stevens, Jens T" w:date="2019-11-05T17:48:00Z">
        <w:r w:rsidR="00D615DA" w:rsidRPr="00A935BE">
          <w:rPr>
            <w:rFonts w:ascii="Times" w:hAnsi="Times"/>
            <w:i/>
            <w:iCs/>
            <w:sz w:val="24"/>
            <w:szCs w:val="24"/>
          </w:rPr>
          <w:t xml:space="preserve">There are two periods where snowmelt was used to gap-fill precipitation record; the first period was January -Feb 2017 and the second period was May through June of 2017. Using CDEC snow surveys, snow density does range 25-55%, thus the approximation of 0.4 </w:t>
        </w:r>
        <w:proofErr w:type="spellStart"/>
        <w:r w:rsidR="00D615DA" w:rsidRPr="00A935BE">
          <w:rPr>
            <w:rFonts w:ascii="Times" w:hAnsi="Times"/>
            <w:i/>
            <w:iCs/>
            <w:sz w:val="24"/>
            <w:szCs w:val="24"/>
          </w:rPr>
          <w:t>swe</w:t>
        </w:r>
        <w:proofErr w:type="spellEnd"/>
        <w:r w:rsidR="00D615DA" w:rsidRPr="00A935BE">
          <w:rPr>
            <w:rFonts w:ascii="Times" w:hAnsi="Times"/>
            <w:i/>
            <w:iCs/>
            <w:sz w:val="24"/>
            <w:szCs w:val="24"/>
          </w:rPr>
          <w:t>/snow depth. However, we went back and refined density values in our analysis. For January/February, snow density at Rowell Meadow (closest snow survey to weather stations) was 30% and for May/June snow density was measured 52%. Snow melt was only used to gap-fill values in SCB for these two periods. Shallow soil moisture was used to identify periods of soil water inputs but was otherwise not used in gap-filling itself. In SCB, at most 10% of the precipitation record was gap-filled using snowmelt, of which only 2% had non-zero snowmelt values. As a result of implementing these changes, values in Table 1 and Figure 9 of the main paper and Table B2 of the Appendix are slightly different, though the story is unchanged.</w:t>
        </w:r>
      </w:ins>
    </w:p>
    <w:p w14:paraId="2D9BF234" w14:textId="06A753A8" w:rsidR="00D615DA" w:rsidRPr="00A935BE" w:rsidRDefault="00D615DA" w:rsidP="00D615DA">
      <w:pPr>
        <w:rPr>
          <w:ins w:id="42" w:author="Stevens, Jens T" w:date="2019-11-05T17:48:00Z"/>
          <w:rFonts w:ascii="Times" w:hAnsi="Times"/>
          <w:i/>
          <w:iCs/>
          <w:sz w:val="24"/>
          <w:szCs w:val="24"/>
        </w:rPr>
      </w:pPr>
      <w:ins w:id="43" w:author="Stevens, Jens T" w:date="2019-11-05T17:48:00Z">
        <w:r w:rsidRPr="00A935BE">
          <w:rPr>
            <w:rFonts w:ascii="Times" w:hAnsi="Times"/>
            <w:i/>
            <w:iCs/>
            <w:sz w:val="24"/>
            <w:szCs w:val="24"/>
          </w:rPr>
          <w:t>To keep Appendix concise, we did add additional information about gap-filling but left out some of the details from the above response</w:t>
        </w:r>
        <w:commentRangeStart w:id="44"/>
        <w:r w:rsidRPr="00A935BE">
          <w:rPr>
            <w:rFonts w:ascii="Times" w:hAnsi="Times"/>
            <w:i/>
            <w:iCs/>
            <w:sz w:val="24"/>
            <w:szCs w:val="24"/>
          </w:rPr>
          <w:t>:</w:t>
        </w:r>
      </w:ins>
      <w:ins w:id="45" w:author="Stevens, Jens T" w:date="2019-11-05T17:49:00Z">
        <w:r w:rsidRPr="00A935BE">
          <w:rPr>
            <w:rFonts w:ascii="Times" w:hAnsi="Times"/>
            <w:i/>
            <w:iCs/>
            <w:sz w:val="24"/>
            <w:szCs w:val="24"/>
          </w:rPr>
          <w:t xml:space="preserve"> “When all three stations were missing precipitation data (only the case in SCB), we first identified periods of snowmelt using increases in shallow soil moisture and then gap-filled these periods using snowmelt (as determined by a decrease in snow depth observed from cameras). Snow depth was converted to SWE using snow density measurements taken at Rowell Meadow</w:t>
        </w:r>
      </w:ins>
      <w:r w:rsidR="00A935BE" w:rsidRPr="00A935BE">
        <w:rPr>
          <w:rFonts w:ascii="Times" w:hAnsi="Times"/>
          <w:i/>
          <w:iCs/>
          <w:sz w:val="24"/>
          <w:szCs w:val="24"/>
        </w:rPr>
        <w:t xml:space="preserve"> </w:t>
      </w:r>
      <w:ins w:id="46" w:author="Stevens, Jens T" w:date="2019-11-05T17:49:00Z">
        <w:r w:rsidR="00A935BE" w:rsidRPr="00A935BE">
          <w:rPr>
            <w:rFonts w:ascii="Times" w:hAnsi="Times"/>
            <w:i/>
            <w:iCs/>
            <w:sz w:val="24"/>
            <w:szCs w:val="24"/>
          </w:rPr>
          <w:t>(station RWM, cdec.water.ca.gov)</w:t>
        </w:r>
        <w:r w:rsidRPr="00A935BE">
          <w:rPr>
            <w:rFonts w:ascii="Times" w:hAnsi="Times"/>
            <w:i/>
            <w:iCs/>
            <w:sz w:val="24"/>
            <w:szCs w:val="24"/>
          </w:rPr>
          <w:t>, a nearby snow course</w:t>
        </w:r>
      </w:ins>
      <w:r w:rsidR="00A935BE" w:rsidRPr="00A935BE">
        <w:rPr>
          <w:rFonts w:ascii="Times" w:hAnsi="Times"/>
          <w:i/>
          <w:iCs/>
          <w:sz w:val="24"/>
          <w:szCs w:val="24"/>
        </w:rPr>
        <w:t>:</w:t>
      </w:r>
      <w:r w:rsidR="00BF791D" w:rsidRPr="00A935BE">
        <w:rPr>
          <w:rFonts w:ascii="Times" w:hAnsi="Times"/>
          <w:i/>
          <w:iCs/>
          <w:sz w:val="24"/>
          <w:szCs w:val="24"/>
        </w:rPr>
        <w:t xml:space="preserve"> </w:t>
      </w:r>
      <w:ins w:id="47" w:author="Stevens, Jens T" w:date="2019-11-05T17:49:00Z">
        <w:r w:rsidRPr="00A935BE">
          <w:rPr>
            <w:rFonts w:ascii="Times" w:hAnsi="Times"/>
            <w:i/>
            <w:iCs/>
            <w:sz w:val="24"/>
            <w:szCs w:val="24"/>
          </w:rPr>
          <w:t xml:space="preserve">.30 </w:t>
        </w:r>
      </w:ins>
      <w:r w:rsidR="00720BA6" w:rsidRPr="00A935BE">
        <w:rPr>
          <w:rFonts w:ascii="Times" w:hAnsi="Times"/>
          <w:i/>
          <w:iCs/>
          <w:sz w:val="24"/>
          <w:szCs w:val="24"/>
        </w:rPr>
        <w:t>c</w:t>
      </w:r>
      <w:r w:rsidR="00BF791D" w:rsidRPr="00A935BE">
        <w:rPr>
          <w:rFonts w:ascii="Times" w:hAnsi="Times"/>
          <w:i/>
          <w:iCs/>
          <w:sz w:val="24"/>
          <w:szCs w:val="24"/>
        </w:rPr>
        <w:t>m water/</w:t>
      </w:r>
      <w:r w:rsidR="00720BA6" w:rsidRPr="00A935BE">
        <w:rPr>
          <w:rFonts w:ascii="Times" w:hAnsi="Times"/>
          <w:i/>
          <w:iCs/>
          <w:sz w:val="24"/>
          <w:szCs w:val="24"/>
        </w:rPr>
        <w:t>c</w:t>
      </w:r>
      <w:r w:rsidR="00BF791D" w:rsidRPr="00A935BE">
        <w:rPr>
          <w:rFonts w:ascii="Times" w:hAnsi="Times"/>
          <w:i/>
          <w:iCs/>
          <w:sz w:val="24"/>
          <w:szCs w:val="24"/>
        </w:rPr>
        <w:t>m snow in January/February 2017</w:t>
      </w:r>
      <w:ins w:id="48" w:author="Stevens, Jens T" w:date="2019-11-05T17:49:00Z">
        <w:r w:rsidRPr="00A935BE">
          <w:rPr>
            <w:rFonts w:ascii="Times" w:hAnsi="Times"/>
            <w:i/>
            <w:iCs/>
            <w:sz w:val="24"/>
            <w:szCs w:val="24"/>
          </w:rPr>
          <w:t xml:space="preserve"> and increased to .52 in May/June of 2017.  All predictions were rounded to the nearest 0.1 inch (2.54 mm), the smallest increment in the rain gauge.”</w:t>
        </w:r>
      </w:ins>
      <w:commentRangeEnd w:id="44"/>
      <w:r w:rsidR="001A4745">
        <w:rPr>
          <w:rStyle w:val="CommentReference"/>
        </w:rPr>
        <w:commentReference w:id="44"/>
      </w:r>
    </w:p>
    <w:p w14:paraId="0F53A322" w14:textId="7AD46939" w:rsidR="00CA2D46" w:rsidRDefault="00CA2D46" w:rsidP="00FD2EA4">
      <w:pPr>
        <w:rPr>
          <w:rFonts w:ascii="Times" w:hAnsi="Times" w:cs="Arial"/>
          <w:color w:val="222222"/>
          <w:sz w:val="24"/>
          <w:szCs w:val="24"/>
        </w:rPr>
      </w:pPr>
    </w:p>
    <w:p w14:paraId="2253682F" w14:textId="16A60647"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Reviewer: 3</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This work looks at the long-term vegetation and soil moisture characteristics and response to managed wildfire, where fire suppression efforts were relaxed in a watershed in the Sierra Mountains.  </w:t>
      </w:r>
      <w:proofErr w:type="gramStart"/>
      <w:r w:rsidRPr="009B303E">
        <w:rPr>
          <w:rFonts w:ascii="Times" w:hAnsi="Times" w:cs="Arial"/>
          <w:color w:val="222222"/>
          <w:sz w:val="24"/>
          <w:szCs w:val="24"/>
          <w:shd w:val="clear" w:color="auto" w:fill="FFFFFF"/>
        </w:rPr>
        <w:t>The authors,</w:t>
      </w:r>
      <w:proofErr w:type="gramEnd"/>
      <w:r w:rsidRPr="009B303E">
        <w:rPr>
          <w:rFonts w:ascii="Times" w:hAnsi="Times" w:cs="Arial"/>
          <w:color w:val="222222"/>
          <w:sz w:val="24"/>
          <w:szCs w:val="24"/>
          <w:shd w:val="clear" w:color="auto" w:fill="FFFFFF"/>
        </w:rPr>
        <w:t xml:space="preserve"> show that in this particular site, vegetation and forest structure change due to the reintroduction of fire was moderate.  They further argue the observed and modeled soil moisture gains from the re-introduction of fire was also moderate.  This is framed in </w:t>
      </w:r>
      <w:r w:rsidRPr="009B303E">
        <w:rPr>
          <w:rFonts w:ascii="Times" w:hAnsi="Times" w:cs="Arial"/>
          <w:color w:val="222222"/>
          <w:sz w:val="24"/>
          <w:szCs w:val="24"/>
          <w:shd w:val="clear" w:color="auto" w:fill="FFFFFF"/>
        </w:rPr>
        <w:lastRenderedPageBreak/>
        <w:t>comparison to another nearby but more productive site, also with 40-50 some years of managed 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A935BE">
        <w:rPr>
          <w:rFonts w:ascii="Times" w:hAnsi="Times" w:cs="Arial"/>
          <w:color w:val="222222"/>
          <w:sz w:val="24"/>
          <w:szCs w:val="24"/>
          <w:shd w:val="clear" w:color="auto" w:fill="FFFFFF"/>
        </w:rPr>
        <w:t xml:space="preserve">First, I am not convinced that the spatially distributed soil moisture observation methods are robust enough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only ‘suggest’ that soil moisture change is moderate compared to the ICB site and are not really conclusive evidence.  I am particularly suspect of the application of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as a way of recreating past soil moisture conditions based on spatially extensive but temporally very sparse measurements.  I am also suspicious of the neglect of covariates that constitute first principle soil hydrologic properties, such as porosity, hydraulic conductivity, infiltration capacity, residual saturation, and any discussion of unsaturated soil flow.  Perhaps a more in-depth presentation on how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was implemented is wa</w:t>
      </w:r>
      <w:r w:rsidRPr="009B303E">
        <w:rPr>
          <w:rFonts w:ascii="Times" w:hAnsi="Times" w:cs="Arial"/>
          <w:color w:val="222222"/>
          <w:sz w:val="24"/>
          <w:szCs w:val="24"/>
          <w:shd w:val="clear" w:color="auto" w:fill="FFFFFF"/>
        </w:rPr>
        <w:t xml:space="preserve">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456DE0EC"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w:t>
      </w:r>
      <w:proofErr w:type="gramStart"/>
      <w:r w:rsidR="005F6B00" w:rsidRPr="00F90AEB">
        <w:rPr>
          <w:rFonts w:ascii="Times" w:hAnsi="Times" w:cs="Arial"/>
          <w:i/>
          <w:sz w:val="24"/>
          <w:szCs w:val="24"/>
        </w:rPr>
        <w:t>physically-based</w:t>
      </w:r>
      <w:proofErr w:type="gramEnd"/>
      <w:r w:rsidR="005F6B00" w:rsidRPr="00F90AEB">
        <w:rPr>
          <w:rFonts w:ascii="Times" w:hAnsi="Times" w:cs="Arial"/>
          <w:i/>
          <w:sz w:val="24"/>
          <w:szCs w:val="24"/>
        </w:rPr>
        <w:t xml:space="preserve">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25466C" w:rsidRPr="00F90AEB">
        <w:rPr>
          <w:rFonts w:ascii="Times" w:hAnsi="Times" w:cs="Arial"/>
          <w:i/>
          <w:sz w:val="24"/>
          <w:szCs w:val="24"/>
        </w:rPr>
        <w:t xml:space="preserve"> </w:t>
      </w:r>
      <w:r w:rsidR="00A935BE">
        <w:rPr>
          <w:rFonts w:ascii="Times" w:hAnsi="Times" w:cs="Arial"/>
          <w:i/>
          <w:sz w:val="24"/>
          <w:szCs w:val="24"/>
        </w:rPr>
        <w:t>The responses to specific comments below further explain how we have added more clarification of how the model was used and validated.</w:t>
      </w:r>
    </w:p>
    <w:p w14:paraId="2B59995C" w14:textId="75568AF5" w:rsidR="009C46C4" w:rsidRPr="00D043DC" w:rsidRDefault="00FA698D" w:rsidP="00FD2EA4">
      <w:pPr>
        <w:rPr>
          <w:rFonts w:ascii="Times" w:hAnsi="Times" w:cs="Arial"/>
          <w:i/>
          <w:color w:val="222222"/>
          <w:sz w:val="24"/>
          <w:szCs w:val="24"/>
        </w:rPr>
      </w:pPr>
      <w:r w:rsidRPr="00F90AEB">
        <w:rPr>
          <w:rFonts w:ascii="Times" w:hAnsi="Times" w:cs="Arial"/>
          <w:sz w:val="24"/>
          <w:szCs w:val="24"/>
        </w:rPr>
        <w:br/>
      </w:r>
      <w:r w:rsidRPr="00F90AEB">
        <w:rPr>
          <w:rFonts w:ascii="Times" w:hAnsi="Times" w:cs="Arial"/>
          <w:sz w:val="24"/>
          <w:szCs w:val="24"/>
          <w:shd w:val="clear" w:color="auto" w:fill="FFFFFF"/>
        </w:rPr>
        <w:t>Second, I re</w:t>
      </w:r>
      <w:r w:rsidRPr="00A935BE">
        <w:rPr>
          <w:rFonts w:ascii="Times" w:hAnsi="Times" w:cs="Arial"/>
          <w:sz w:val="24"/>
          <w:szCs w:val="24"/>
          <w:shd w:val="clear" w:color="auto" w:fill="FFFFFF"/>
        </w:rPr>
        <w:t xml:space="preserve">cognize that vegetation cover change could certainly have an effect of soil moisture, </w:t>
      </w:r>
      <w:r w:rsidRPr="00A935BE">
        <w:rPr>
          <w:rFonts w:ascii="Times" w:hAnsi="Times" w:cs="Arial"/>
          <w:color w:val="222222"/>
          <w:sz w:val="24"/>
          <w:szCs w:val="24"/>
          <w:shd w:val="clear" w:color="auto" w:fill="FFFFFF"/>
        </w:rPr>
        <w:t>but I am a bit surprised not to see much discussion on the mechanisms of how vegetation cover change could affect soil moisture, speci</w:t>
      </w:r>
      <w:r w:rsidRPr="009B303E">
        <w:rPr>
          <w:rFonts w:ascii="Times" w:hAnsi="Times" w:cs="Arial"/>
          <w:color w:val="222222"/>
          <w:sz w:val="24"/>
          <w:szCs w:val="24"/>
          <w:shd w:val="clear" w:color="auto" w:fill="FFFFFF"/>
        </w:rPr>
        <w:t>fically through changes in transpiration, interception and 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 xml:space="preserve">Reductions in forest cover due to fire caused a combination of reduced interception, reduced transpiration, and altered snowpack dynamics, which drove the soil moisture increases </w:t>
      </w:r>
      <w:r w:rsidR="00F90AEB" w:rsidRPr="00F90AEB">
        <w:rPr>
          <w:rFonts w:ascii="Times" w:hAnsi="Times" w:cs="Arial"/>
          <w:i/>
          <w:color w:val="222222"/>
          <w:sz w:val="24"/>
          <w:szCs w:val="24"/>
        </w:rPr>
        <w:lastRenderedPageBreak/>
        <w:t>(</w:t>
      </w:r>
      <w:proofErr w:type="spellStart"/>
      <w:r w:rsidR="00F90AEB" w:rsidRPr="00F90AEB">
        <w:rPr>
          <w:rFonts w:ascii="Times" w:hAnsi="Times" w:cs="Arial"/>
          <w:i/>
          <w:color w:val="222222"/>
          <w:sz w:val="24"/>
          <w:szCs w:val="24"/>
        </w:rPr>
        <w:t>Boisrame</w:t>
      </w:r>
      <w:proofErr w:type="spellEnd"/>
      <w:r w:rsidR="00F90AEB" w:rsidRPr="00F90AEB">
        <w:rPr>
          <w:rFonts w:ascii="Times" w:hAnsi="Times" w:cs="Arial"/>
          <w:i/>
          <w:color w:val="222222"/>
          <w:sz w:val="24"/>
          <w:szCs w:val="24"/>
        </w:rPr>
        <w:t xml:space="preserve"> et al. 2019).</w:t>
      </w:r>
      <w:r w:rsidR="00D043DC">
        <w:rPr>
          <w:rFonts w:ascii="Times" w:hAnsi="Times" w:cs="Arial"/>
          <w:i/>
          <w:color w:val="222222"/>
          <w:sz w:val="24"/>
          <w:szCs w:val="24"/>
        </w:rPr>
        <w:t>”</w:t>
      </w:r>
      <w:r w:rsidR="007C5F9B">
        <w:rPr>
          <w:rFonts w:ascii="Times" w:hAnsi="Times" w:cs="Arial"/>
          <w:i/>
          <w:color w:val="222222"/>
          <w:sz w:val="24"/>
          <w:szCs w:val="24"/>
        </w:rPr>
        <w:t xml:space="preserve"> In a similar vein, we have added an explanation of why drier watersheds may be less hydrologically responsive to vegetation change: “… </w:t>
      </w:r>
      <w:r w:rsidR="007C5F9B" w:rsidRPr="007C5F9B">
        <w:rPr>
          <w:rFonts w:ascii="Times" w:hAnsi="Times" w:cs="Arial"/>
          <w:i/>
          <w:color w:val="222222"/>
          <w:sz w:val="24"/>
          <w:szCs w:val="24"/>
        </w:rPr>
        <w:t>drier conditions may make the SCB less hydrologically-responsive to wildfire-induced changes. This is because any additional water that becomes available (e.g., due to reduced interception and less competition for water in a fire-thinned forest)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astly, and despite my concerns about the soil moisture analysis, I think there is a very important message and concept that is a bit hidden.  In my opinion, the big message to this work, especially when comparing ICB to SCB is that restoring fire to more productive sites, </w:t>
      </w:r>
      <w:proofErr w:type="spellStart"/>
      <w:r w:rsidRPr="009B303E">
        <w:rPr>
          <w:rFonts w:ascii="Times" w:hAnsi="Times" w:cs="Arial"/>
          <w:color w:val="222222"/>
          <w:sz w:val="24"/>
          <w:szCs w:val="24"/>
          <w:shd w:val="clear" w:color="auto" w:fill="FFFFFF"/>
        </w:rPr>
        <w:t>i.e</w:t>
      </w:r>
      <w:proofErr w:type="spellEnd"/>
      <w:r w:rsidRPr="009B303E">
        <w:rPr>
          <w:rFonts w:ascii="Times" w:hAnsi="Times" w:cs="Arial"/>
          <w:color w:val="222222"/>
          <w:sz w:val="24"/>
          <w:szCs w:val="24"/>
          <w:shd w:val="clear" w:color="auto" w:fill="FFFFFF"/>
        </w:rPr>
        <w:t xml:space="preserv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w:t>
      </w:r>
      <w:r w:rsidRPr="00A935BE">
        <w:rPr>
          <w:rFonts w:ascii="Times" w:hAnsi="Times" w:cs="Arial"/>
          <w:color w:val="222222"/>
          <w:sz w:val="24"/>
          <w:szCs w:val="24"/>
          <w:shd w:val="clear" w:color="auto" w:fill="FFFFFF"/>
        </w:rPr>
        <w:t>oductive sites have less growth potential to drift away from the fire induced equilibrium.  Therefore, when restoration efforts are imposed there is less system change to recover from.  I think this message is something that a reviewer would get in this paper, but not somebody who doesn’t sp</w:t>
      </w:r>
      <w:r w:rsidRPr="009B303E">
        <w:rPr>
          <w:rFonts w:ascii="Times" w:hAnsi="Times" w:cs="Arial"/>
          <w:color w:val="222222"/>
          <w:sz w:val="24"/>
          <w:szCs w:val="24"/>
          <w:shd w:val="clear" w:color="auto" w:fill="FFFFFF"/>
        </w:rPr>
        <w:t>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2F232094" w14:textId="64C7B1FF" w:rsidR="008D0A8A" w:rsidRDefault="00FA698D" w:rsidP="00FD2EA4">
      <w:pPr>
        <w:rPr>
          <w:rFonts w:ascii="Times" w:hAnsi="Times" w:cs="Arial"/>
          <w:color w:val="222222"/>
          <w:sz w:val="24"/>
          <w:szCs w:val="24"/>
          <w:shd w:val="clear" w:color="auto" w:fill="FFFFFF"/>
        </w:rPr>
      </w:pPr>
      <w:commentRangeStart w:id="49"/>
      <w:r w:rsidRPr="009B303E">
        <w:rPr>
          <w:rFonts w:ascii="Times" w:hAnsi="Times" w:cs="Arial"/>
          <w:color w:val="222222"/>
          <w:sz w:val="24"/>
          <w:szCs w:val="24"/>
          <w:shd w:val="clear" w:color="auto" w:fill="FFFFFF"/>
        </w:rPr>
        <w:t>Additional comments:</w:t>
      </w:r>
      <w:commentRangeEnd w:id="49"/>
      <w:r w:rsidR="008D0A8A">
        <w:rPr>
          <w:rStyle w:val="CommentReference"/>
        </w:rPr>
        <w:commentReference w:id="49"/>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0E6A8261" w:rsidR="009C46C4" w:rsidRPr="00C83CBD" w:rsidRDefault="00C83CBD" w:rsidP="00FD2EA4">
      <w:pPr>
        <w:rPr>
          <w:rFonts w:ascii="Times" w:hAnsi="Times" w:cs="Arial"/>
          <w:i/>
          <w:color w:val="222222"/>
          <w:sz w:val="24"/>
          <w:szCs w:val="24"/>
        </w:rPr>
      </w:pPr>
      <w:r w:rsidRPr="00C83CBD">
        <w:rPr>
          <w:rFonts w:ascii="Times" w:hAnsi="Times" w:cs="Arial"/>
          <w:i/>
          <w:color w:val="222222"/>
          <w:sz w:val="24"/>
          <w:szCs w:val="24"/>
          <w:shd w:val="clear" w:color="auto" w:fill="FFFFFF"/>
        </w:rPr>
        <w:lastRenderedPageBreak/>
        <w:t xml:space="preserve">  Response: Fair point, we have used more specific language here about increasing mortality in areas likely to see hydrological benefit.</w:t>
      </w:r>
      <w:r w:rsidR="00FA698D" w:rsidRPr="00C83CBD">
        <w:rPr>
          <w:rFonts w:ascii="Times" w:hAnsi="Times" w:cs="Arial"/>
          <w:i/>
          <w:color w:val="222222"/>
          <w:sz w:val="24"/>
          <w:szCs w:val="24"/>
        </w:rPr>
        <w:br/>
      </w:r>
    </w:p>
    <w:p w14:paraId="46A660DD" w14:textId="3815671E"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L73-77:  Of note there is a bunch of hydrologic research that is actively trying to quantify hydrologic changes due to fire.  But the uniqueness of the manuscript here is the several decade </w:t>
      </w:r>
      <w:proofErr w:type="gramStart"/>
      <w:r w:rsidRPr="009B303E">
        <w:rPr>
          <w:rFonts w:ascii="Times" w:hAnsi="Times" w:cs="Arial"/>
          <w:color w:val="222222"/>
          <w:sz w:val="24"/>
          <w:szCs w:val="24"/>
          <w:shd w:val="clear" w:color="auto" w:fill="FFFFFF"/>
        </w:rPr>
        <w:t>perspective</w:t>
      </w:r>
      <w:proofErr w:type="gramEnd"/>
      <w:r w:rsidRPr="009B303E">
        <w:rPr>
          <w:rFonts w:ascii="Times" w:hAnsi="Times" w:cs="Arial"/>
          <w:color w:val="222222"/>
          <w:sz w:val="24"/>
          <w:szCs w:val="24"/>
          <w:shd w:val="clear" w:color="auto" w:fill="FFFFFF"/>
        </w:rPr>
        <w:t xml:space="preserve"> rather than the immediate </w:t>
      </w:r>
      <w:proofErr w:type="spellStart"/>
      <w:r w:rsidRPr="009B303E">
        <w:rPr>
          <w:rFonts w:ascii="Times" w:hAnsi="Times" w:cs="Arial"/>
          <w:color w:val="222222"/>
          <w:sz w:val="24"/>
          <w:szCs w:val="24"/>
          <w:shd w:val="clear" w:color="auto" w:fill="FFFFFF"/>
        </w:rPr>
        <w:t>affect</w:t>
      </w:r>
      <w:proofErr w:type="spellEnd"/>
      <w:r w:rsidRPr="009B303E">
        <w:rPr>
          <w:rFonts w:ascii="Times" w:hAnsi="Times" w:cs="Arial"/>
          <w:color w:val="222222"/>
          <w:sz w:val="24"/>
          <w:szCs w:val="24"/>
          <w:shd w:val="clear" w:color="auto" w:fill="FFFFFF"/>
        </w:rPr>
        <w:t xml:space="preserve">.   See: Silva et al., </w:t>
      </w:r>
      <w:proofErr w:type="spellStart"/>
      <w:proofErr w:type="gramStart"/>
      <w:r w:rsidRPr="009B303E">
        <w:rPr>
          <w:rFonts w:ascii="Times" w:hAnsi="Times" w:cs="Arial"/>
          <w:color w:val="222222"/>
          <w:sz w:val="24"/>
          <w:szCs w:val="24"/>
          <w:shd w:val="clear" w:color="auto" w:fill="FFFFFF"/>
        </w:rPr>
        <w:t>Int.J.Wildfire</w:t>
      </w:r>
      <w:proofErr w:type="spellEnd"/>
      <w:proofErr w:type="gramEnd"/>
      <w:r w:rsidRPr="009B303E">
        <w:rPr>
          <w:rFonts w:ascii="Times" w:hAnsi="Times" w:cs="Arial"/>
          <w:color w:val="222222"/>
          <w:sz w:val="24"/>
          <w:szCs w:val="24"/>
          <w:shd w:val="clear" w:color="auto" w:fill="FFFFFF"/>
        </w:rPr>
        <w:t xml:space="preserve"> (2006); </w:t>
      </w:r>
      <w:proofErr w:type="spellStart"/>
      <w:r w:rsidRPr="009B303E">
        <w:rPr>
          <w:rFonts w:ascii="Times" w:hAnsi="Times" w:cs="Arial"/>
          <w:color w:val="222222"/>
          <w:sz w:val="24"/>
          <w:szCs w:val="24"/>
          <w:shd w:val="clear" w:color="auto" w:fill="FFFFFF"/>
        </w:rPr>
        <w:t>Stoof</w:t>
      </w:r>
      <w:proofErr w:type="spellEnd"/>
      <w:r w:rsidRPr="009B303E">
        <w:rPr>
          <w:rFonts w:ascii="Times" w:hAnsi="Times" w:cs="Arial"/>
          <w:color w:val="222222"/>
          <w:sz w:val="24"/>
          <w:szCs w:val="24"/>
          <w:shd w:val="clear" w:color="auto" w:fill="FFFFFF"/>
        </w:rPr>
        <w:t xml:space="preserve"> et al., HESS (2012); </w:t>
      </w:r>
      <w:proofErr w:type="spellStart"/>
      <w:r w:rsidRPr="009B303E">
        <w:rPr>
          <w:rFonts w:ascii="Times" w:hAnsi="Times" w:cs="Arial"/>
          <w:color w:val="222222"/>
          <w:sz w:val="24"/>
          <w:szCs w:val="24"/>
          <w:shd w:val="clear" w:color="auto" w:fill="FFFFFF"/>
        </w:rPr>
        <w:t>Ebel</w:t>
      </w:r>
      <w:proofErr w:type="spellEnd"/>
      <w:r w:rsidRPr="009B303E">
        <w:rPr>
          <w:rFonts w:ascii="Times" w:hAnsi="Times" w:cs="Arial"/>
          <w:color w:val="222222"/>
          <w:sz w:val="24"/>
          <w:szCs w:val="24"/>
          <w:shd w:val="clear" w:color="auto" w:fill="FFFFFF"/>
        </w:rPr>
        <w:t xml:space="preserve"> WRR, (2013); Cardenas &amp; </w:t>
      </w:r>
      <w:proofErr w:type="spellStart"/>
      <w:r w:rsidRPr="009B303E">
        <w:rPr>
          <w:rFonts w:ascii="Times" w:hAnsi="Times" w:cs="Arial"/>
          <w:color w:val="222222"/>
          <w:sz w:val="24"/>
          <w:szCs w:val="24"/>
          <w:shd w:val="clear" w:color="auto" w:fill="FFFFFF"/>
        </w:rPr>
        <w:t>Kanerek</w:t>
      </w:r>
      <w:proofErr w:type="spellEnd"/>
      <w:r w:rsidRPr="009B303E">
        <w:rPr>
          <w:rFonts w:ascii="Times" w:hAnsi="Times" w:cs="Arial"/>
          <w:color w:val="222222"/>
          <w:sz w:val="24"/>
          <w:szCs w:val="24"/>
          <w:shd w:val="clear" w:color="auto" w:fill="FFFFFF"/>
        </w:rPr>
        <w:t xml:space="preserve">, J. Hydro. (2014); Wine and </w:t>
      </w:r>
      <w:proofErr w:type="spellStart"/>
      <w:r w:rsidRPr="009B303E">
        <w:rPr>
          <w:rFonts w:ascii="Times" w:hAnsi="Times" w:cs="Arial"/>
          <w:color w:val="222222"/>
          <w:sz w:val="24"/>
          <w:szCs w:val="24"/>
          <w:shd w:val="clear" w:color="auto" w:fill="FFFFFF"/>
        </w:rPr>
        <w:t>Cadal</w:t>
      </w:r>
      <w:proofErr w:type="spellEnd"/>
      <w:r w:rsidRPr="009B303E">
        <w:rPr>
          <w:rFonts w:ascii="Times" w:hAnsi="Times" w:cs="Arial"/>
          <w:color w:val="222222"/>
          <w:sz w:val="24"/>
          <w:szCs w:val="24"/>
          <w:shd w:val="clear" w:color="auto" w:fill="FFFFFF"/>
        </w:rPr>
        <w:t xml:space="preserve"> ERL, (2016); Atchley et al., VZJ, (2018).  And see Kinoshita and Hogue ERL, (2015) for at least a </w:t>
      </w:r>
      <w:proofErr w:type="gramStart"/>
      <w:r w:rsidRPr="009B303E">
        <w:rPr>
          <w:rFonts w:ascii="Times" w:hAnsi="Times" w:cs="Arial"/>
          <w:color w:val="222222"/>
          <w:sz w:val="24"/>
          <w:szCs w:val="24"/>
          <w:shd w:val="clear" w:color="auto" w:fill="FFFFFF"/>
        </w:rPr>
        <w:t>10 year</w:t>
      </w:r>
      <w:proofErr w:type="gramEnd"/>
      <w:r w:rsidRPr="009B303E">
        <w:rPr>
          <w:rFonts w:ascii="Times" w:hAnsi="Times" w:cs="Arial"/>
          <w:color w:val="222222"/>
          <w:sz w:val="24"/>
          <w:szCs w:val="24"/>
          <w:shd w:val="clear" w:color="auto" w:fill="FFFFFF"/>
        </w:rPr>
        <w:t xml:space="preserve"> perspective. </w:t>
      </w:r>
    </w:p>
    <w:p w14:paraId="133A8CBF" w14:textId="32BD6713" w:rsidR="007300C1" w:rsidRPr="001B6ECC" w:rsidRDefault="001B6ECC" w:rsidP="00FD2EA4">
      <w:pPr>
        <w:rPr>
          <w:rFonts w:ascii="Times" w:hAnsi="Times" w:cs="Arial"/>
          <w:i/>
          <w:iCs/>
          <w:color w:val="222222"/>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46DF0CA8" w:rsidR="008D0A8A"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xml:space="preserve">. For the purpose of this section of the paper, it does not matter whether hydrology determines vegetation or vice versa, it only matters that they are </w:t>
      </w:r>
      <w:proofErr w:type="gramStart"/>
      <w:r w:rsidRPr="009B303E">
        <w:rPr>
          <w:rFonts w:ascii="Times" w:hAnsi="Times" w:cs="Arial"/>
          <w:i/>
          <w:color w:val="222222"/>
          <w:sz w:val="24"/>
          <w:szCs w:val="24"/>
          <w:shd w:val="clear" w:color="auto" w:fill="FFFFFF"/>
        </w:rPr>
        <w:t>correlated</w:t>
      </w:r>
      <w:proofErr w:type="gramEnd"/>
      <w:r w:rsidRPr="009B303E">
        <w:rPr>
          <w:rFonts w:ascii="Times" w:hAnsi="Times" w:cs="Arial"/>
          <w:i/>
          <w:color w:val="222222"/>
          <w:sz w:val="24"/>
          <w:szCs w:val="24"/>
          <w:shd w:val="clear" w:color="auto" w:fill="FFFFFF"/>
        </w:rPr>
        <w:t xml:space="preserve"> and one can therefore be used to predict the other.</w:t>
      </w:r>
      <w:r w:rsidR="00FA698D" w:rsidRPr="009B303E">
        <w:rPr>
          <w:rFonts w:ascii="Times" w:hAnsi="Times" w:cs="Arial"/>
          <w:color w:val="222222"/>
          <w:sz w:val="24"/>
          <w:szCs w:val="24"/>
        </w:rPr>
        <w:br/>
      </w:r>
    </w:p>
    <w:p w14:paraId="010E6429" w14:textId="3633C735" w:rsidR="008D0A8A" w:rsidRPr="00137906" w:rsidRDefault="00FA698D" w:rsidP="00FD2EA4">
      <w:pPr>
        <w:rPr>
          <w:rFonts w:ascii="Times" w:hAnsi="Times" w:cs="Arial"/>
          <w:i/>
          <w:iCs/>
          <w:color w:val="222222"/>
          <w:sz w:val="24"/>
          <w:szCs w:val="24"/>
        </w:rPr>
      </w:pPr>
      <w:commentRangeStart w:id="50"/>
      <w:commentRangeStart w:id="51"/>
      <w:commentRangeStart w:id="52"/>
      <w:r w:rsidRPr="00137906">
        <w:rPr>
          <w:rFonts w:ascii="Times" w:hAnsi="Times" w:cs="Arial"/>
          <w:i/>
          <w:iCs/>
          <w:color w:val="222222"/>
          <w:sz w:val="24"/>
          <w:szCs w:val="24"/>
          <w:shd w:val="clear" w:color="auto" w:fill="FFFFFF"/>
        </w:rPr>
        <w:t>L100-108:  These questions don’t seem to entirely sync with the paragraph in the conclusion section.  There focus is on soil moisture and how the site change compares to the ICB site.</w:t>
      </w:r>
      <w:commentRangeEnd w:id="50"/>
      <w:r w:rsidR="004E0D19" w:rsidRPr="00137906">
        <w:rPr>
          <w:rStyle w:val="CommentReference"/>
          <w:i/>
          <w:iCs/>
        </w:rPr>
        <w:commentReference w:id="50"/>
      </w:r>
      <w:commentRangeEnd w:id="51"/>
      <w:r w:rsidR="00137906">
        <w:rPr>
          <w:rStyle w:val="CommentReference"/>
        </w:rPr>
        <w:commentReference w:id="51"/>
      </w:r>
      <w:commentRangeEnd w:id="52"/>
      <w:r w:rsidR="00074641">
        <w:rPr>
          <w:rStyle w:val="CommentReference"/>
        </w:rPr>
        <w:commentReference w:id="52"/>
      </w:r>
      <w:r w:rsidRPr="00137906">
        <w:rPr>
          <w:rFonts w:ascii="Times" w:hAnsi="Times" w:cs="Arial"/>
          <w:i/>
          <w:iCs/>
          <w:color w:val="222222"/>
          <w:sz w:val="24"/>
          <w:szCs w:val="24"/>
        </w:rPr>
        <w:br/>
      </w:r>
      <w:r w:rsidR="004E0D19" w:rsidRPr="00137906">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0F93B8EF" w14:textId="324D6DDC"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commentRangeStart w:id="53"/>
      <w:r w:rsidR="00C83CBD" w:rsidRPr="00C83CBD">
        <w:rPr>
          <w:rFonts w:ascii="Times" w:hAnsi="Times" w:cs="Arial"/>
          <w:color w:val="5B9BD5" w:themeColor="accent1"/>
          <w:sz w:val="24"/>
          <w:szCs w:val="24"/>
        </w:rPr>
        <w:t>Jens will fix</w:t>
      </w:r>
      <w:commentRangeEnd w:id="53"/>
      <w:r w:rsidR="003E43C8">
        <w:rPr>
          <w:rStyle w:val="CommentReference"/>
        </w:rPr>
        <w:commentReference w:id="53"/>
      </w: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272-276: Why not included actual soil hydrologic properties that in large part determine soil moisture, infiltration, and water movement?  Porosity, hydraulic conductivity, van </w:t>
      </w:r>
      <w:proofErr w:type="spellStart"/>
      <w:r w:rsidRPr="009B303E">
        <w:rPr>
          <w:rFonts w:ascii="Times" w:hAnsi="Times" w:cs="Arial"/>
          <w:color w:val="222222"/>
          <w:sz w:val="24"/>
          <w:szCs w:val="24"/>
          <w:shd w:val="clear" w:color="auto" w:fill="FFFFFF"/>
        </w:rPr>
        <w:t>Genuchten</w:t>
      </w:r>
      <w:proofErr w:type="spellEnd"/>
      <w:r w:rsidRPr="009B303E">
        <w:rPr>
          <w:rFonts w:ascii="Times" w:hAnsi="Times" w:cs="Arial"/>
          <w:color w:val="222222"/>
          <w:sz w:val="24"/>
          <w:szCs w:val="24"/>
          <w:shd w:val="clear" w:color="auto" w:fill="FFFFFF"/>
        </w:rPr>
        <w:t xml:space="preserve"> type parameters.  While not exactly hydrological data, soil texture can loosely be related to these via </w:t>
      </w:r>
      <w:proofErr w:type="spellStart"/>
      <w:r w:rsidRPr="009B303E">
        <w:rPr>
          <w:rFonts w:ascii="Times" w:hAnsi="Times" w:cs="Arial"/>
          <w:color w:val="222222"/>
          <w:sz w:val="24"/>
          <w:szCs w:val="24"/>
          <w:shd w:val="clear" w:color="auto" w:fill="FFFFFF"/>
        </w:rPr>
        <w:t>pedotransfer</w:t>
      </w:r>
      <w:proofErr w:type="spellEnd"/>
      <w:r w:rsidRPr="009B303E">
        <w:rPr>
          <w:rFonts w:ascii="Times" w:hAnsi="Times" w:cs="Arial"/>
          <w:color w:val="222222"/>
          <w:sz w:val="24"/>
          <w:szCs w:val="24"/>
          <w:shd w:val="clear" w:color="auto" w:fill="FFFFFF"/>
        </w:rPr>
        <w:t xml:space="preserve"> functions. </w:t>
      </w:r>
    </w:p>
    <w:p w14:paraId="34AC5393" w14:textId="77777777"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FA698D" w:rsidRPr="009B303E">
        <w:rPr>
          <w:rFonts w:ascii="Times" w:hAnsi="Times" w:cs="Arial"/>
          <w:color w:val="222222"/>
          <w:sz w:val="24"/>
          <w:szCs w:val="24"/>
        </w:rPr>
        <w:br/>
      </w:r>
    </w:p>
    <w:p w14:paraId="558D11E1" w14:textId="382AE08F" w:rsidR="008D0A8A" w:rsidRDefault="00FA698D" w:rsidP="00FD2EA4">
      <w:pPr>
        <w:rPr>
          <w:ins w:id="54" w:author="Gabrielle Boisrame" w:date="2019-10-31T14:53:00Z"/>
          <w:rFonts w:ascii="Times" w:hAnsi="Times" w:cs="Arial"/>
          <w:i/>
          <w:color w:val="222222"/>
          <w:sz w:val="24"/>
          <w:szCs w:val="24"/>
        </w:rPr>
      </w:pPr>
      <w:r w:rsidRPr="009B303E">
        <w:rPr>
          <w:rFonts w:ascii="Times" w:hAnsi="Times" w:cs="Arial"/>
          <w:color w:val="222222"/>
          <w:sz w:val="24"/>
          <w:szCs w:val="24"/>
          <w:shd w:val="clear" w:color="auto" w:fill="FFFFFF"/>
        </w:rPr>
        <w:t xml:space="preserve">L272-276: Also, were there any vegetation cover density measurements taken?  The reason soil moisture is linked to vegetation is via transpiration and interception.  Functionally this is done by estimating leaf area index either through lidar or densitometer measurements.  These types of measurements or </w:t>
      </w:r>
      <w:proofErr w:type="spellStart"/>
      <w:r w:rsidRPr="009B303E">
        <w:rPr>
          <w:rFonts w:ascii="Times" w:hAnsi="Times" w:cs="Arial"/>
          <w:color w:val="222222"/>
          <w:sz w:val="24"/>
          <w:szCs w:val="24"/>
          <w:shd w:val="clear" w:color="auto" w:fill="FFFFFF"/>
        </w:rPr>
        <w:t>covariants</w:t>
      </w:r>
      <w:proofErr w:type="spellEnd"/>
      <w:r w:rsidRPr="009B303E">
        <w:rPr>
          <w:rFonts w:ascii="Times" w:hAnsi="Times" w:cs="Arial"/>
          <w:color w:val="222222"/>
          <w:sz w:val="24"/>
          <w:szCs w:val="24"/>
          <w:shd w:val="clear" w:color="auto" w:fill="FFFFFF"/>
        </w:rPr>
        <w:t xml:space="preserve"> would further link both vegetation type and structure to soil moisture.   </w:t>
      </w:r>
      <w:r w:rsidRPr="009B303E">
        <w:rPr>
          <w:rFonts w:ascii="Times" w:hAnsi="Times" w:cs="Arial"/>
          <w:color w:val="222222"/>
          <w:sz w:val="24"/>
          <w:szCs w:val="24"/>
        </w:rPr>
        <w:br/>
      </w:r>
      <w:ins w:id="55" w:author="Gabrielle Boisrame" w:date="2019-10-31T14:48:00Z">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w:t>
        </w:r>
      </w:ins>
      <w:ins w:id="56" w:author="Gabrielle Boisrame" w:date="2019-10-31T14:52:00Z">
        <w:r w:rsidR="004E0D19">
          <w:rPr>
            <w:rFonts w:ascii="Times" w:hAnsi="Times" w:cs="Arial"/>
            <w:i/>
            <w:color w:val="222222"/>
            <w:sz w:val="24"/>
            <w:szCs w:val="24"/>
          </w:rPr>
          <w:t>is</w:t>
        </w:r>
      </w:ins>
      <w:ins w:id="57" w:author="Gabrielle Boisrame" w:date="2019-10-31T14:48:00Z">
        <w:r w:rsidR="004E0D19">
          <w:rPr>
            <w:rFonts w:ascii="Times" w:hAnsi="Times" w:cs="Arial"/>
            <w:i/>
            <w:color w:val="222222"/>
            <w:sz w:val="24"/>
            <w:szCs w:val="24"/>
          </w:rPr>
          <w:t xml:space="preserve"> linked to soil moisture. However, </w:t>
        </w:r>
      </w:ins>
      <w:ins w:id="58" w:author="Gabrielle Boisrame" w:date="2019-10-31T14:49:00Z">
        <w:r w:rsidR="004E0D19">
          <w:rPr>
            <w:rFonts w:ascii="Times" w:hAnsi="Times" w:cs="Arial"/>
            <w:i/>
            <w:color w:val="222222"/>
            <w:sz w:val="24"/>
            <w:szCs w:val="24"/>
          </w:rPr>
          <w:t xml:space="preserve">we do not have watershed-wide estimates of vegetation cover/density. Even </w:t>
        </w:r>
      </w:ins>
      <w:ins w:id="59" w:author="Gabrielle Boisrame" w:date="2019-10-31T14:53:00Z">
        <w:r w:rsidR="004E0D19">
          <w:rPr>
            <w:rFonts w:ascii="Times" w:hAnsi="Times" w:cs="Arial"/>
            <w:i/>
            <w:color w:val="222222"/>
            <w:sz w:val="24"/>
            <w:szCs w:val="24"/>
          </w:rPr>
          <w:t>if</w:t>
        </w:r>
      </w:ins>
      <w:ins w:id="60" w:author="Gabrielle Boisrame" w:date="2019-10-31T14:49:00Z">
        <w:r w:rsidR="004E0D19">
          <w:rPr>
            <w:rFonts w:ascii="Times" w:hAnsi="Times" w:cs="Arial"/>
            <w:i/>
            <w:color w:val="222222"/>
            <w:sz w:val="24"/>
            <w:szCs w:val="24"/>
          </w:rPr>
          <w:t xml:space="preserve"> we could estimate this from remote sensing, we would not have corresponding remote sensing data for 197</w:t>
        </w:r>
      </w:ins>
      <w:ins w:id="61" w:author="Gabrielle Boisrame" w:date="2019-10-31T14:51:00Z">
        <w:r w:rsidR="004E0D19">
          <w:rPr>
            <w:rFonts w:ascii="Times" w:hAnsi="Times" w:cs="Arial"/>
            <w:i/>
            <w:color w:val="222222"/>
            <w:sz w:val="24"/>
            <w:szCs w:val="24"/>
          </w:rPr>
          <w:t>3</w:t>
        </w:r>
      </w:ins>
      <w:ins w:id="62" w:author="Gabrielle Boisrame" w:date="2019-10-31T14:49:00Z">
        <w:r w:rsidR="004E0D19">
          <w:rPr>
            <w:rFonts w:ascii="Times" w:hAnsi="Times" w:cs="Arial"/>
            <w:i/>
            <w:color w:val="222222"/>
            <w:sz w:val="24"/>
            <w:szCs w:val="24"/>
          </w:rPr>
          <w:t xml:space="preserve"> (the year of our pre-fire vegetation map</w:t>
        </w:r>
      </w:ins>
      <w:ins w:id="63" w:author="Gabrielle Boisrame" w:date="2019-10-31T14:52:00Z">
        <w:r w:rsidR="004E0D19">
          <w:rPr>
            <w:rFonts w:ascii="Times" w:hAnsi="Times" w:cs="Arial"/>
            <w:i/>
            <w:color w:val="222222"/>
            <w:sz w:val="24"/>
            <w:szCs w:val="24"/>
          </w:rPr>
          <w:t>)</w:t>
        </w:r>
      </w:ins>
      <w:ins w:id="64" w:author="Gabrielle Boisrame" w:date="2019-10-31T14:49:00Z">
        <w:r w:rsidR="004E0D19">
          <w:rPr>
            <w:rFonts w:ascii="Times" w:hAnsi="Times" w:cs="Arial"/>
            <w:i/>
            <w:color w:val="222222"/>
            <w:sz w:val="24"/>
            <w:szCs w:val="24"/>
          </w:rPr>
          <w:t xml:space="preserve">. </w:t>
        </w:r>
      </w:ins>
      <w:ins w:id="65" w:author="Gabrielle Boisrame" w:date="2019-10-31T14:50:00Z">
        <w:r w:rsidR="004E0D19">
          <w:rPr>
            <w:rFonts w:ascii="Times" w:hAnsi="Times" w:cs="Arial"/>
            <w:i/>
            <w:color w:val="222222"/>
            <w:sz w:val="24"/>
            <w:szCs w:val="24"/>
          </w:rPr>
          <w:t>Since a large part of the goal in relating soil moisture to vegetation was to be able to estimate pre-fire soil moisture</w:t>
        </w:r>
      </w:ins>
      <w:ins w:id="66" w:author="Gabrielle Boisrame" w:date="2019-10-31T14:52:00Z">
        <w:r w:rsidR="004E0D19">
          <w:rPr>
            <w:rFonts w:ascii="Times" w:hAnsi="Times" w:cs="Arial"/>
            <w:i/>
            <w:color w:val="222222"/>
            <w:sz w:val="24"/>
            <w:szCs w:val="24"/>
          </w:rPr>
          <w:t xml:space="preserve"> and compare it to contemporary conditions</w:t>
        </w:r>
      </w:ins>
      <w:ins w:id="67" w:author="Gabrielle Boisrame" w:date="2019-10-31T14:50:00Z">
        <w:r w:rsidR="004E0D19">
          <w:rPr>
            <w:rFonts w:ascii="Times" w:hAnsi="Times" w:cs="Arial"/>
            <w:i/>
            <w:color w:val="222222"/>
            <w:sz w:val="24"/>
            <w:szCs w:val="24"/>
          </w:rPr>
          <w:t xml:space="preserve">, it is not useful to us to </w:t>
        </w:r>
      </w:ins>
      <w:ins w:id="68" w:author="Gabrielle Boisrame" w:date="2019-10-31T14:52:00Z">
        <w:r w:rsidR="004E0D19">
          <w:rPr>
            <w:rFonts w:ascii="Times" w:hAnsi="Times" w:cs="Arial"/>
            <w:i/>
            <w:color w:val="222222"/>
            <w:sz w:val="24"/>
            <w:szCs w:val="24"/>
          </w:rPr>
          <w:t>include</w:t>
        </w:r>
      </w:ins>
      <w:ins w:id="69" w:author="Gabrielle Boisrame" w:date="2019-10-31T14:50:00Z">
        <w:r w:rsidR="004E0D19">
          <w:rPr>
            <w:rFonts w:ascii="Times" w:hAnsi="Times" w:cs="Arial"/>
            <w:i/>
            <w:color w:val="222222"/>
            <w:sz w:val="24"/>
            <w:szCs w:val="24"/>
          </w:rPr>
          <w:t xml:space="preserve"> variables that cannot be use</w:t>
        </w:r>
      </w:ins>
      <w:ins w:id="70" w:author="Gabrielle Boisrame" w:date="2019-10-31T14:52:00Z">
        <w:r w:rsidR="004E0D19">
          <w:rPr>
            <w:rFonts w:ascii="Times" w:hAnsi="Times" w:cs="Arial"/>
            <w:i/>
            <w:color w:val="222222"/>
            <w:sz w:val="24"/>
            <w:szCs w:val="24"/>
          </w:rPr>
          <w:t>d</w:t>
        </w:r>
      </w:ins>
      <w:ins w:id="71" w:author="Gabrielle Boisrame" w:date="2019-10-31T14:50:00Z">
        <w:r w:rsidR="004E0D19">
          <w:rPr>
            <w:rFonts w:ascii="Times" w:hAnsi="Times" w:cs="Arial"/>
            <w:i/>
            <w:color w:val="222222"/>
            <w:sz w:val="24"/>
            <w:szCs w:val="24"/>
          </w:rPr>
          <w:t xml:space="preserve"> for </w:t>
        </w:r>
      </w:ins>
      <w:r w:rsidR="00074641">
        <w:rPr>
          <w:rFonts w:ascii="Times" w:hAnsi="Times" w:cs="Arial"/>
          <w:i/>
          <w:color w:val="222222"/>
          <w:sz w:val="24"/>
          <w:szCs w:val="24"/>
        </w:rPr>
        <w:t>fire-suppressed</w:t>
      </w:r>
      <w:ins w:id="72" w:author="Gabrielle Boisrame" w:date="2019-10-31T14:50:00Z">
        <w:r w:rsidR="004E0D19">
          <w:rPr>
            <w:rFonts w:ascii="Times" w:hAnsi="Times" w:cs="Arial"/>
            <w:i/>
            <w:color w:val="222222"/>
            <w:sz w:val="24"/>
            <w:szCs w:val="24"/>
          </w:rPr>
          <w:t xml:space="preserve"> conditions.</w:t>
        </w:r>
      </w:ins>
      <w:commentRangeStart w:id="73"/>
      <w:commentRangeStart w:id="74"/>
      <w:r w:rsidR="00137906">
        <w:rPr>
          <w:rFonts w:ascii="Times" w:hAnsi="Times" w:cs="Arial"/>
          <w:i/>
          <w:color w:val="222222"/>
          <w:sz w:val="24"/>
          <w:szCs w:val="24"/>
        </w:rPr>
        <w:t xml:space="preserve"> </w:t>
      </w:r>
      <w:ins w:id="75" w:author="Stevens, Jens T" w:date="2019-11-05T13:09:00Z">
        <w:r w:rsidR="00137906">
          <w:rPr>
            <w:rFonts w:ascii="Times" w:hAnsi="Times" w:cs="Arial"/>
            <w:i/>
            <w:color w:val="222222"/>
            <w:sz w:val="24"/>
            <w:szCs w:val="24"/>
          </w:rPr>
          <w:t xml:space="preserve">Further, the coarse-scale vegetation categories we used here make it easy to apply these methods to other basins using </w:t>
        </w:r>
      </w:ins>
      <w:ins w:id="76" w:author="Stevens, Jens T" w:date="2019-11-05T13:10:00Z">
        <w:r w:rsidR="00137906">
          <w:rPr>
            <w:rFonts w:ascii="Times" w:hAnsi="Times" w:cs="Arial"/>
            <w:i/>
            <w:color w:val="222222"/>
            <w:sz w:val="24"/>
            <w:szCs w:val="24"/>
          </w:rPr>
          <w:t>commonly available</w:t>
        </w:r>
      </w:ins>
      <w:ins w:id="77" w:author="Stevens, Jens T" w:date="2019-11-05T13:09:00Z">
        <w:r w:rsidR="00137906">
          <w:rPr>
            <w:rFonts w:ascii="Times" w:hAnsi="Times" w:cs="Arial"/>
            <w:i/>
            <w:color w:val="222222"/>
            <w:sz w:val="24"/>
            <w:szCs w:val="24"/>
          </w:rPr>
          <w:t xml:space="preserve"> data (e.g. </w:t>
        </w:r>
      </w:ins>
      <w:ins w:id="78" w:author="Stevens, Jens T" w:date="2019-11-05T13:10:00Z">
        <w:r w:rsidR="00137906">
          <w:rPr>
            <w:rFonts w:ascii="Times" w:hAnsi="Times" w:cs="Arial"/>
            <w:i/>
            <w:color w:val="222222"/>
            <w:sz w:val="24"/>
            <w:szCs w:val="24"/>
          </w:rPr>
          <w:t>aerial and satellite imagery).</w:t>
        </w:r>
        <w:commentRangeEnd w:id="73"/>
        <w:r w:rsidR="00137906">
          <w:rPr>
            <w:rStyle w:val="CommentReference"/>
          </w:rPr>
          <w:commentReference w:id="73"/>
        </w:r>
      </w:ins>
      <w:commentRangeEnd w:id="74"/>
      <w:r w:rsidR="005B322F">
        <w:rPr>
          <w:rStyle w:val="CommentReference"/>
        </w:rPr>
        <w:commentReference w:id="74"/>
      </w:r>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L409-410:  In dry conditions variability in soil moisture is generally determined by local soil properties, likely in the case you’ve observed it is from deference’s in residual saturation. See Grayson et al., WRR 1997;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et al.,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1998; Atchley and Maxwell, Hydrogeology J. 2011.</w:t>
      </w:r>
      <w:r w:rsidR="008D0A8A">
        <w:rPr>
          <w:rFonts w:ascii="Times" w:hAnsi="Times" w:cs="Arial"/>
          <w:color w:val="222222"/>
          <w:sz w:val="24"/>
          <w:szCs w:val="24"/>
        </w:rPr>
        <w:t xml:space="preserve">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JS, </w:t>
      </w:r>
      <w:proofErr w:type="spellStart"/>
      <w:r w:rsidRPr="009B303E">
        <w:rPr>
          <w:rFonts w:ascii="Times" w:hAnsi="Times" w:cs="Arial"/>
          <w:color w:val="222222"/>
          <w:sz w:val="24"/>
          <w:szCs w:val="24"/>
          <w:shd w:val="clear" w:color="auto" w:fill="FFFFFF"/>
        </w:rPr>
        <w:t>Rudnicki</w:t>
      </w:r>
      <w:proofErr w:type="spellEnd"/>
      <w:r w:rsidRPr="009B303E">
        <w:rPr>
          <w:rFonts w:ascii="Times" w:hAnsi="Times" w:cs="Arial"/>
          <w:color w:val="222222"/>
          <w:sz w:val="24"/>
          <w:szCs w:val="24"/>
          <w:shd w:val="clear" w:color="auto" w:fill="FFFFFF"/>
        </w:rPr>
        <w:t xml:space="preserve"> JW, </w:t>
      </w:r>
      <w:proofErr w:type="spellStart"/>
      <w:r w:rsidRPr="009B303E">
        <w:rPr>
          <w:rFonts w:ascii="Times" w:hAnsi="Times" w:cs="Arial"/>
          <w:color w:val="222222"/>
          <w:sz w:val="24"/>
          <w:szCs w:val="24"/>
          <w:shd w:val="clear" w:color="auto" w:fill="FFFFFF"/>
        </w:rPr>
        <w:t>Rodell</w:t>
      </w:r>
      <w:proofErr w:type="spellEnd"/>
      <w:r w:rsidRPr="009B303E">
        <w:rPr>
          <w:rFonts w:ascii="Times" w:hAnsi="Times" w:cs="Arial"/>
          <w:color w:val="222222"/>
          <w:sz w:val="24"/>
          <w:szCs w:val="24"/>
          <w:shd w:val="clear" w:color="auto" w:fill="FFFFFF"/>
        </w:rPr>
        <w:t xml:space="preserve"> M (1998) Variability in surface moisture content along a hillslope transect: </w:t>
      </w:r>
      <w:proofErr w:type="spellStart"/>
      <w:r w:rsidRPr="009B303E">
        <w:rPr>
          <w:rFonts w:ascii="Times" w:hAnsi="Times" w:cs="Arial"/>
          <w:color w:val="222222"/>
          <w:sz w:val="24"/>
          <w:szCs w:val="24"/>
          <w:shd w:val="clear" w:color="auto" w:fill="FFFFFF"/>
        </w:rPr>
        <w:t>Ratlesnake</w:t>
      </w:r>
      <w:proofErr w:type="spellEnd"/>
      <w:r w:rsidRPr="009B303E">
        <w:rPr>
          <w:rFonts w:ascii="Times" w:hAnsi="Times" w:cs="Arial"/>
          <w:color w:val="222222"/>
          <w:sz w:val="24"/>
          <w:szCs w:val="24"/>
          <w:shd w:val="clear" w:color="auto" w:fill="FFFFFF"/>
        </w:rPr>
        <w:t xml:space="preserve"> Hill, Texas.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 xml:space="preserve">Grayson RB, Western AW, </w:t>
      </w:r>
      <w:proofErr w:type="spellStart"/>
      <w:r w:rsidRPr="009B303E">
        <w:rPr>
          <w:rFonts w:ascii="Times" w:hAnsi="Times" w:cs="Arial"/>
          <w:color w:val="222222"/>
          <w:sz w:val="24"/>
          <w:szCs w:val="24"/>
          <w:shd w:val="clear" w:color="auto" w:fill="FFFFFF"/>
        </w:rPr>
        <w:t>Chiew</w:t>
      </w:r>
      <w:proofErr w:type="spellEnd"/>
      <w:r w:rsidRPr="009B303E">
        <w:rPr>
          <w:rFonts w:ascii="Times" w:hAnsi="Times" w:cs="Arial"/>
          <w:color w:val="222222"/>
          <w:sz w:val="24"/>
          <w:szCs w:val="24"/>
          <w:shd w:val="clear" w:color="auto" w:fill="FFFFFF"/>
        </w:rPr>
        <w:t xml:space="preserve"> FHS (1997) Preferred states in spatial soil moisture patterns: local and nonlocal controls. Water </w:t>
      </w:r>
      <w:proofErr w:type="spellStart"/>
      <w:r w:rsidRPr="009B303E">
        <w:rPr>
          <w:rFonts w:ascii="Times" w:hAnsi="Times" w:cs="Arial"/>
          <w:color w:val="222222"/>
          <w:sz w:val="24"/>
          <w:szCs w:val="24"/>
          <w:shd w:val="clear" w:color="auto" w:fill="FFFFFF"/>
        </w:rPr>
        <w:t>Resour</w:t>
      </w:r>
      <w:proofErr w:type="spellEnd"/>
      <w:r w:rsidRPr="009B303E">
        <w:rPr>
          <w:rFonts w:ascii="Times" w:hAnsi="Times" w:cs="Arial"/>
          <w:color w:val="222222"/>
          <w:sz w:val="24"/>
          <w:szCs w:val="24"/>
          <w:shd w:val="clear" w:color="auto" w:fill="FFFFFF"/>
        </w:rPr>
        <w:t xml:space="preserve">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429-446:  It is not clear how the random forest model was trained and validated.  It seems like it was trained and validation in space rather than time, but then it was applied over time, to link </w:t>
      </w:r>
      <w:r w:rsidRPr="009B303E">
        <w:rPr>
          <w:rFonts w:ascii="Times" w:hAnsi="Times" w:cs="Arial"/>
          <w:color w:val="222222"/>
          <w:sz w:val="24"/>
          <w:szCs w:val="24"/>
          <w:shd w:val="clear" w:color="auto" w:fill="FFFFFF"/>
        </w:rPr>
        <w:lastRenderedPageBreak/>
        <w:t>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28E13F93"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To estimate soil moisture levels in the absence of fire, we modeled soil moisture on the 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3F3ADA71"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r w:rsidR="00A043BF">
        <w:rPr>
          <w:rFonts w:ascii="Times" w:hAnsi="Times" w:cs="Arial"/>
          <w:i/>
          <w:color w:val="222222"/>
          <w:sz w:val="24"/>
          <w:szCs w:val="24"/>
          <w:shd w:val="clear" w:color="auto" w:fill="FFFFFF"/>
        </w:rPr>
        <w:t xml:space="preserve"> (leaving vegetation cover as it was prior to 1973)</w:t>
      </w:r>
      <w:r>
        <w:rPr>
          <w:rFonts w:ascii="Times" w:hAnsi="Times" w:cs="Arial"/>
          <w:i/>
          <w:color w:val="222222"/>
          <w:sz w:val="24"/>
          <w:szCs w:val="24"/>
          <w:shd w:val="clear" w:color="auto" w:fill="FFFFFF"/>
        </w:rPr>
        <w:t>.</w:t>
      </w:r>
    </w:p>
    <w:p w14:paraId="53D6F19E" w14:textId="11C8A15F" w:rsidR="004E2120" w:rsidRDefault="00FA698D">
      <w:pPr>
        <w:rPr>
          <w:ins w:id="79" w:author="Gabrielle Boisrame" w:date="2019-10-31T15:23:00Z"/>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L441-443: Is this because SCB is an already dryer site compared to ICB?  What would be the relative changes in VWC compared to the absolute changes?</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r w:rsidR="002170BD">
        <w:rPr>
          <w:rFonts w:ascii="Times" w:hAnsi="Times" w:cs="Arial"/>
          <w:i/>
          <w:color w:val="222222"/>
          <w:sz w:val="24"/>
          <w:szCs w:val="24"/>
        </w:rPr>
        <w:t xml:space="preserve">No, the ICB changes occurred across the same range of soil moisture values as are shown </w:t>
      </w:r>
      <w:r w:rsidR="00E60A16">
        <w:rPr>
          <w:rFonts w:ascii="Times" w:hAnsi="Times" w:cs="Arial"/>
          <w:i/>
          <w:color w:val="222222"/>
          <w:sz w:val="24"/>
          <w:szCs w:val="24"/>
        </w:rPr>
        <w:t xml:space="preserve">in Figure </w:t>
      </w:r>
      <w:r w:rsidR="00A043BF">
        <w:rPr>
          <w:rFonts w:ascii="Times" w:hAnsi="Times" w:cs="Arial"/>
          <w:i/>
          <w:color w:val="222222"/>
          <w:sz w:val="24"/>
          <w:szCs w:val="24"/>
        </w:rPr>
        <w:t>8.</w:t>
      </w:r>
      <w:r w:rsidR="002170BD">
        <w:rPr>
          <w:rFonts w:ascii="Times" w:hAnsi="Times" w:cs="Arial"/>
          <w:i/>
          <w:color w:val="222222"/>
          <w:sz w:val="24"/>
          <w:szCs w:val="24"/>
        </w:rPr>
        <w:t xml:space="preserve"> </w:t>
      </w:r>
      <w:r w:rsidR="004E2120">
        <w:rPr>
          <w:rFonts w:ascii="Times" w:hAnsi="Times" w:cs="Arial"/>
          <w:i/>
          <w:color w:val="222222"/>
          <w:sz w:val="24"/>
          <w:szCs w:val="24"/>
        </w:rPr>
        <w:t xml:space="preserve">We have added the relevant figure from </w:t>
      </w:r>
      <w:proofErr w:type="spellStart"/>
      <w:r w:rsidR="004E2120">
        <w:rPr>
          <w:rFonts w:ascii="Times" w:hAnsi="Times" w:cs="Arial"/>
          <w:i/>
          <w:color w:val="222222"/>
          <w:sz w:val="24"/>
          <w:szCs w:val="24"/>
        </w:rPr>
        <w:t>Boisrame</w:t>
      </w:r>
      <w:proofErr w:type="spellEnd"/>
      <w:r w:rsidR="004E2120">
        <w:rPr>
          <w:rFonts w:ascii="Times" w:hAnsi="Times" w:cs="Arial"/>
          <w:i/>
          <w:color w:val="222222"/>
          <w:sz w:val="24"/>
          <w:szCs w:val="24"/>
        </w:rPr>
        <w:t xml:space="preserve"> et al (2018) to the supplemental materials for comparison</w:t>
      </w:r>
      <w:r w:rsidR="00E60A16">
        <w:rPr>
          <w:rFonts w:ascii="Times" w:hAnsi="Times" w:cs="Arial"/>
          <w:i/>
          <w:color w:val="222222"/>
          <w:sz w:val="24"/>
          <w:szCs w:val="24"/>
        </w:rPr>
        <w:t xml:space="preserve"> (Figure D6)</w:t>
      </w:r>
      <w:r w:rsidR="004E2120">
        <w:rPr>
          <w:rFonts w:ascii="Times" w:hAnsi="Times" w:cs="Arial"/>
          <w:i/>
          <w:color w:val="222222"/>
          <w:sz w:val="24"/>
          <w:szCs w:val="24"/>
        </w:rPr>
        <w:t xml:space="preserve">. </w:t>
      </w:r>
    </w:p>
    <w:p w14:paraId="062B721A" w14:textId="39B88FEE" w:rsidR="008D0A8A" w:rsidRPr="002170BD" w:rsidRDefault="004E2120">
      <w:pPr>
        <w:rPr>
          <w:rFonts w:ascii="Times" w:hAnsi="Times" w:cs="Arial"/>
          <w:i/>
          <w:color w:val="222222"/>
          <w:sz w:val="24"/>
          <w:szCs w:val="24"/>
        </w:rPr>
      </w:pPr>
      <w:r>
        <w:rPr>
          <w:rFonts w:ascii="Times" w:hAnsi="Times" w:cs="Arial"/>
          <w:i/>
          <w:color w:val="222222"/>
          <w:sz w:val="24"/>
          <w:szCs w:val="24"/>
        </w:rPr>
        <w:t xml:space="preserve">  </w:t>
      </w:r>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even when these changes don’t actually add enough water to make a difference to vegetation or water movement. </w:t>
      </w:r>
    </w:p>
    <w:p w14:paraId="3B1FD666" w14:textId="36F2BB94"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p>
    <w:p w14:paraId="644C141C" w14:textId="308F5164"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ins w:id="80" w:author="Stevens, Jens T" w:date="2019-11-05T17:57:00Z">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ins>
    </w:p>
    <w:p w14:paraId="29A9C1BB" w14:textId="2B9BCE0E"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 xml:space="preserve">Line:546-547:  What do you mean by ‘fire sensitive?  I’m under the impression that </w:t>
      </w:r>
      <w:proofErr w:type="spellStart"/>
      <w:r w:rsidRPr="00AA0683">
        <w:rPr>
          <w:rFonts w:ascii="Times" w:hAnsi="Times" w:cs="Arial"/>
          <w:color w:val="222222"/>
          <w:sz w:val="24"/>
          <w:szCs w:val="24"/>
          <w:shd w:val="clear" w:color="auto" w:fill="FFFFFF"/>
        </w:rPr>
        <w:t>lodepole</w:t>
      </w:r>
      <w:proofErr w:type="spellEnd"/>
      <w:r w:rsidRPr="00AA0683">
        <w:rPr>
          <w:rFonts w:ascii="Times" w:hAnsi="Times" w:cs="Arial"/>
          <w:color w:val="222222"/>
          <w:sz w:val="24"/>
          <w:szCs w:val="24"/>
          <w:shd w:val="clear" w:color="auto" w:fill="FFFFFF"/>
        </w:rPr>
        <w:t xml:space="preserv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even in twice-burned plots. This is a counterintuitive result which we attempt to explain in subsequent sentences.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Response: We are glad that you find this line of thought interesting. However, without a more 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especially so given that that spatial measurements where only taken at a few points in time and what the characteristic rooting depths of the vegetation is.   </w:t>
      </w:r>
    </w:p>
    <w:p w14:paraId="283E32F4" w14:textId="21FA0DEA" w:rsidR="005B4458" w:rsidRPr="009B303E" w:rsidRDefault="00F9164C" w:rsidP="002A71AA">
      <w:pPr>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L608-610:  </w:t>
      </w:r>
      <w:commentRangeStart w:id="81"/>
      <w:commentRangeStart w:id="82"/>
      <w:r w:rsidRPr="009B303E">
        <w:rPr>
          <w:rFonts w:ascii="Times" w:hAnsi="Times" w:cs="Arial"/>
          <w:color w:val="222222"/>
          <w:sz w:val="24"/>
          <w:szCs w:val="24"/>
          <w:shd w:val="clear" w:color="auto" w:fill="FFFFFF"/>
        </w:rPr>
        <w:t xml:space="preserve">Mechanistically this could happen for several reasons.  1) a reduction in deeper root uptake between forest and shrub/wetland stations and therefore transpiration, and 2) a change in the surface energy balance where more light and evaporation </w:t>
      </w:r>
      <w:proofErr w:type="gramStart"/>
      <w:r w:rsidRPr="009B303E">
        <w:rPr>
          <w:rFonts w:ascii="Times" w:hAnsi="Times" w:cs="Arial"/>
          <w:color w:val="222222"/>
          <w:sz w:val="24"/>
          <w:szCs w:val="24"/>
          <w:shd w:val="clear" w:color="auto" w:fill="FFFFFF"/>
        </w:rPr>
        <w:t>happens</w:t>
      </w:r>
      <w:proofErr w:type="gramEnd"/>
      <w:r w:rsidRPr="009B303E">
        <w:rPr>
          <w:rFonts w:ascii="Times" w:hAnsi="Times" w:cs="Arial"/>
          <w:color w:val="222222"/>
          <w:sz w:val="24"/>
          <w:szCs w:val="24"/>
          <w:shd w:val="clear" w:color="auto" w:fill="FFFFFF"/>
        </w:rPr>
        <w:t xml:space="preserve"> off the top soil in shrub and wetland.  It would be interesting to know what the evaporative demand, or percent cover for each vegetation type is. </w:t>
      </w:r>
      <w:commentRangeEnd w:id="81"/>
      <w:r w:rsidR="00C60BE2" w:rsidRPr="009B303E">
        <w:rPr>
          <w:rStyle w:val="CommentReference"/>
          <w:rFonts w:ascii="Times" w:hAnsi="Times"/>
          <w:sz w:val="24"/>
          <w:szCs w:val="24"/>
        </w:rPr>
        <w:commentReference w:id="81"/>
      </w:r>
      <w:commentRangeEnd w:id="82"/>
      <w:r w:rsidR="00AA0683">
        <w:rPr>
          <w:rStyle w:val="CommentReference"/>
        </w:rPr>
        <w:commentReference w:id="82"/>
      </w:r>
    </w:p>
    <w:p w14:paraId="014309E2" w14:textId="77777777" w:rsidR="00AA0683" w:rsidRPr="00AA0683" w:rsidRDefault="00AA0683" w:rsidP="00AA0683">
      <w:pPr>
        <w:rPr>
          <w:ins w:id="83" w:author="Stevens, Jens T" w:date="2019-11-05T13:27:00Z"/>
          <w:rFonts w:ascii="Times" w:hAnsi="Times" w:cs="Arial"/>
          <w:i/>
          <w:iCs/>
          <w:color w:val="222222"/>
          <w:sz w:val="24"/>
          <w:szCs w:val="24"/>
        </w:rPr>
      </w:pPr>
      <w:ins w:id="84" w:author="Stevens, Jens T" w:date="2019-11-05T13:27:00Z">
        <w:r w:rsidRPr="00AA0683">
          <w:rPr>
            <w:rFonts w:ascii="Times" w:hAnsi="Times" w:cs="Arial"/>
            <w:i/>
            <w:iCs/>
            <w:color w:val="222222"/>
            <w:sz w:val="24"/>
            <w:szCs w:val="24"/>
          </w:rPr>
          <w:t xml:space="preserve">  Response: These are interesting </w:t>
        </w:r>
        <w:proofErr w:type="gramStart"/>
        <w:r w:rsidRPr="00AA0683">
          <w:rPr>
            <w:rFonts w:ascii="Times" w:hAnsi="Times" w:cs="Arial"/>
            <w:i/>
            <w:iCs/>
            <w:color w:val="222222"/>
            <w:sz w:val="24"/>
            <w:szCs w:val="24"/>
          </w:rPr>
          <w:t>hypotheses,</w:t>
        </w:r>
        <w:proofErr w:type="gramEnd"/>
        <w:r w:rsidRPr="00AA0683">
          <w:rPr>
            <w:rFonts w:ascii="Times" w:hAnsi="Times" w:cs="Arial"/>
            <w:i/>
            <w:iCs/>
            <w:color w:val="222222"/>
            <w:sz w:val="24"/>
            <w:szCs w:val="24"/>
          </w:rPr>
          <w:t xml:space="preserve"> however we do not have the data readily available to test them, and we believe the scope of the manuscript is already broad enough to limit the addition of additional investigations beyond those have already added to this point.</w:t>
        </w:r>
      </w:ins>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656-658.  In my op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123FD96C" w14:textId="7F15D3DA" w:rsidR="008D0A8A" w:rsidRDefault="008D0A8A">
      <w:pPr>
        <w:rPr>
          <w:rFonts w:ascii="Times" w:hAnsi="Times" w:cs="Arial"/>
          <w:color w:val="222222"/>
          <w:sz w:val="24"/>
          <w:szCs w:val="24"/>
        </w:rPr>
      </w:pPr>
      <w:r>
        <w:rPr>
          <w:rFonts w:ascii="Times" w:hAnsi="Times" w:cs="Arial"/>
          <w:color w:val="222222"/>
          <w:sz w:val="24"/>
          <w:szCs w:val="24"/>
        </w:rPr>
        <w:t>Comments Imported from PDF</w:t>
      </w:r>
      <w:r w:rsidR="0010126E">
        <w:rPr>
          <w:rFonts w:ascii="Times" w:hAnsi="Times" w:cs="Arial"/>
          <w:color w:val="222222"/>
          <w:sz w:val="24"/>
          <w:szCs w:val="24"/>
        </w:rPr>
        <w:t>, which we believe was submitted by Reviewer 3</w:t>
      </w:r>
      <w:r>
        <w:rPr>
          <w:rFonts w:ascii="Times" w:hAnsi="Times" w:cs="Arial"/>
          <w:color w:val="222222"/>
          <w:sz w:val="24"/>
          <w:szCs w:val="24"/>
        </w:rPr>
        <w:t>:</w:t>
      </w:r>
    </w:p>
    <w:p w14:paraId="1F08D07E" w14:textId="378A3E81" w:rsidR="008D0A8A" w:rsidRDefault="008D0A8A">
      <w:pPr>
        <w:rPr>
          <w:rFonts w:ascii="Times" w:hAnsi="Times" w:cs="Arial"/>
          <w:color w:val="222222"/>
          <w:sz w:val="24"/>
          <w:szCs w:val="24"/>
        </w:rPr>
      </w:pPr>
      <w:r>
        <w:rPr>
          <w:rFonts w:ascii="Times" w:hAnsi="Times" w:cs="Arial"/>
          <w:color w:val="222222"/>
          <w:sz w:val="24"/>
          <w:szCs w:val="24"/>
        </w:rPr>
        <w:t>Figure 1:</w:t>
      </w:r>
    </w:p>
    <w:p w14:paraId="30333523" w14:textId="547E9C6E" w:rsidR="008D0A8A" w:rsidRDefault="008D0A8A">
      <w:pPr>
        <w:rPr>
          <w:rFonts w:ascii="Times" w:hAnsi="Times" w:cs="Arial"/>
          <w:color w:val="222222"/>
          <w:sz w:val="24"/>
          <w:szCs w:val="24"/>
        </w:rPr>
      </w:pPr>
      <w:r w:rsidRPr="008D0A8A">
        <w:rPr>
          <w:rFonts w:ascii="Times" w:hAnsi="Times" w:cs="Arial"/>
          <w:color w:val="222222"/>
          <w:sz w:val="24"/>
          <w:szCs w:val="24"/>
        </w:rPr>
        <w:lastRenderedPageBreak/>
        <w:t>the legend Fires 1973-2003 without outline color should be removed from the main panel</w:t>
      </w:r>
      <w:r>
        <w:rPr>
          <w:rFonts w:ascii="Times" w:hAnsi="Times" w:cs="Arial"/>
          <w:color w:val="222222"/>
          <w:sz w:val="24"/>
          <w:szCs w:val="24"/>
        </w:rPr>
        <w:t xml:space="preserve">. </w:t>
      </w:r>
      <w:commentRangeStart w:id="85"/>
      <w:commentRangeStart w:id="86"/>
      <w:commentRangeStart w:id="87"/>
      <w:r>
        <w:rPr>
          <w:rFonts w:ascii="Times" w:hAnsi="Times" w:cs="Arial"/>
          <w:color w:val="222222"/>
          <w:sz w:val="24"/>
          <w:szCs w:val="24"/>
        </w:rPr>
        <w:t xml:space="preserve">Also, re: </w:t>
      </w:r>
      <w:proofErr w:type="gramStart"/>
      <w:r>
        <w:rPr>
          <w:rFonts w:ascii="Times" w:hAnsi="Times" w:cs="Arial"/>
          <w:color w:val="222222"/>
          <w:sz w:val="24"/>
          <w:szCs w:val="24"/>
        </w:rPr>
        <w:t>the</w:t>
      </w:r>
      <w:proofErr w:type="gramEnd"/>
      <w:r>
        <w:rPr>
          <w:rFonts w:ascii="Times" w:hAnsi="Times" w:cs="Arial"/>
          <w:color w:val="222222"/>
          <w:sz w:val="24"/>
          <w:szCs w:val="24"/>
        </w:rPr>
        <w:t xml:space="preserve"> Streamflow Gauge on the Kings River: </w:t>
      </w:r>
      <w:r w:rsidRPr="008D0A8A">
        <w:rPr>
          <w:rFonts w:ascii="Times" w:hAnsi="Times" w:cs="Arial"/>
          <w:color w:val="222222"/>
          <w:sz w:val="24"/>
          <w:szCs w:val="24"/>
        </w:rPr>
        <w:t xml:space="preserve">It's just outside the range of Figure 1, but </w:t>
      </w:r>
      <w:r w:rsidR="003E43C8">
        <w:rPr>
          <w:rFonts w:ascii="Times" w:hAnsi="Times" w:cs="Arial"/>
          <w:color w:val="222222"/>
          <w:sz w:val="24"/>
          <w:szCs w:val="24"/>
        </w:rPr>
        <w:t>you</w:t>
      </w:r>
      <w:r w:rsidRPr="008D0A8A">
        <w:rPr>
          <w:rFonts w:ascii="Times" w:hAnsi="Times" w:cs="Arial"/>
          <w:color w:val="222222"/>
          <w:sz w:val="24"/>
          <w:szCs w:val="24"/>
        </w:rPr>
        <w:t xml:space="preserve"> could potentially zoom out a little to show it.</w:t>
      </w:r>
      <w:r>
        <w:rPr>
          <w:rFonts w:ascii="Times" w:hAnsi="Times" w:cs="Arial"/>
          <w:color w:val="222222"/>
          <w:sz w:val="24"/>
          <w:szCs w:val="24"/>
        </w:rPr>
        <w:t>”</w:t>
      </w:r>
      <w:commentRangeEnd w:id="85"/>
      <w:r>
        <w:rPr>
          <w:rStyle w:val="CommentReference"/>
        </w:rPr>
        <w:commentReference w:id="85"/>
      </w:r>
      <w:bookmarkStart w:id="88" w:name="_GoBack"/>
      <w:bookmarkEnd w:id="88"/>
      <w:commentRangeEnd w:id="86"/>
      <w:r w:rsidR="007B3827">
        <w:rPr>
          <w:rStyle w:val="CommentReference"/>
        </w:rPr>
        <w:commentReference w:id="86"/>
      </w:r>
      <w:commentRangeEnd w:id="87"/>
      <w:r w:rsidR="003E43C8">
        <w:rPr>
          <w:rStyle w:val="CommentReference"/>
        </w:rPr>
        <w:commentReference w:id="87"/>
      </w:r>
    </w:p>
    <w:p w14:paraId="6ED1D141" w14:textId="517AB21A" w:rsidR="008D0A8A" w:rsidRDefault="008D0A8A">
      <w:pPr>
        <w:rPr>
          <w:rFonts w:ascii="Times" w:hAnsi="Times" w:cs="Arial"/>
          <w:color w:val="222222"/>
          <w:sz w:val="24"/>
          <w:szCs w:val="24"/>
        </w:rPr>
      </w:pPr>
      <w:r>
        <w:rPr>
          <w:rFonts w:ascii="Times" w:hAnsi="Times" w:cs="Arial"/>
          <w:color w:val="222222"/>
          <w:sz w:val="24"/>
          <w:szCs w:val="24"/>
        </w:rPr>
        <w:t>Figure 2:</w:t>
      </w:r>
    </w:p>
    <w:p w14:paraId="773F4659" w14:textId="16637C4D" w:rsidR="008D0A8A" w:rsidRDefault="008D0A8A">
      <w:pPr>
        <w:rPr>
          <w:rFonts w:ascii="Times" w:hAnsi="Times" w:cs="Arial"/>
          <w:color w:val="222222"/>
          <w:sz w:val="24"/>
          <w:szCs w:val="24"/>
        </w:rPr>
      </w:pPr>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 xml:space="preserve">eliminate the legend NO change to MC and no change from MC as it represents background and does </w:t>
      </w:r>
      <w:proofErr w:type="spellStart"/>
      <w:r w:rsidRPr="008D0A8A">
        <w:rPr>
          <w:rFonts w:ascii="Times" w:hAnsi="Times" w:cs="Arial"/>
          <w:color w:val="222222"/>
          <w:sz w:val="24"/>
          <w:szCs w:val="24"/>
        </w:rPr>
        <w:t>inclued</w:t>
      </w:r>
      <w:proofErr w:type="spellEnd"/>
      <w:r w:rsidRPr="008D0A8A">
        <w:rPr>
          <w:rFonts w:ascii="Times" w:hAnsi="Times" w:cs="Arial"/>
          <w:color w:val="222222"/>
          <w:sz w:val="24"/>
          <w:szCs w:val="24"/>
        </w:rPr>
        <w:t xml:space="preserve"> other cover types (e.g. granite to granite, shrub to shrub, </w:t>
      </w:r>
      <w:proofErr w:type="spellStart"/>
      <w:r w:rsidRPr="008D0A8A">
        <w:rPr>
          <w:rFonts w:ascii="Times" w:hAnsi="Times" w:cs="Arial"/>
          <w:color w:val="222222"/>
          <w:sz w:val="24"/>
          <w:szCs w:val="24"/>
        </w:rPr>
        <w:t>etc</w:t>
      </w:r>
      <w:proofErr w:type="spellEnd"/>
      <w:r w:rsidRPr="008D0A8A">
        <w:rPr>
          <w:rFonts w:ascii="Times" w:hAnsi="Times" w:cs="Arial"/>
          <w:color w:val="222222"/>
          <w:sz w:val="24"/>
          <w:szCs w:val="24"/>
        </w:rPr>
        <w:t>)</w:t>
      </w:r>
      <w:r>
        <w:rPr>
          <w:rFonts w:ascii="Times" w:hAnsi="Times" w:cs="Arial"/>
          <w:color w:val="222222"/>
          <w:sz w:val="24"/>
          <w:szCs w:val="24"/>
        </w:rPr>
        <w:t>.</w:t>
      </w:r>
    </w:p>
    <w:p w14:paraId="01A446E8" w14:textId="65043BF7" w:rsidR="00CA6AE3" w:rsidRPr="00CA6AE3" w:rsidRDefault="00CA6AE3">
      <w:pPr>
        <w:rPr>
          <w:rFonts w:ascii="Times" w:hAnsi="Times" w:cs="Arial"/>
          <w:i/>
          <w:iCs/>
          <w:color w:val="222222"/>
          <w:sz w:val="24"/>
          <w:szCs w:val="24"/>
        </w:rPr>
      </w:pPr>
      <w:r w:rsidRPr="00CA6AE3">
        <w:rPr>
          <w:rFonts w:ascii="Times" w:hAnsi="Times" w:cs="Arial"/>
          <w:i/>
          <w:iCs/>
          <w:color w:val="222222"/>
          <w:sz w:val="24"/>
          <w:szCs w:val="24"/>
        </w:rPr>
        <w:t xml:space="preserve">  Response: We have made all the suggested changes; this is now Figure 5. Thank you for these recommendations.</w:t>
      </w:r>
    </w:p>
    <w:p w14:paraId="44EF9708" w14:textId="63873E4B" w:rsidR="008D0A8A" w:rsidRDefault="008D0A8A">
      <w:pPr>
        <w:rPr>
          <w:rFonts w:ascii="Times" w:hAnsi="Times" w:cs="Arial"/>
          <w:color w:val="222222"/>
          <w:sz w:val="24"/>
          <w:szCs w:val="24"/>
        </w:rPr>
      </w:pPr>
      <w:r>
        <w:rPr>
          <w:rFonts w:ascii="Times" w:hAnsi="Times" w:cs="Arial"/>
          <w:color w:val="222222"/>
          <w:sz w:val="24"/>
          <w:szCs w:val="24"/>
        </w:rPr>
        <w:t>Figure 3:</w:t>
      </w:r>
    </w:p>
    <w:p w14:paraId="3681EB1E" w14:textId="036D5C84" w:rsidR="008D0A8A" w:rsidRDefault="008D0A8A">
      <w:pPr>
        <w:rPr>
          <w:rFonts w:ascii="Times" w:hAnsi="Times" w:cs="Arial"/>
          <w:color w:val="222222"/>
          <w:sz w:val="24"/>
          <w:szCs w:val="24"/>
        </w:rPr>
      </w:pPr>
      <w:commentRangeStart w:id="89"/>
      <w:r w:rsidRPr="008D0A8A">
        <w:rPr>
          <w:rFonts w:ascii="Times" w:hAnsi="Times" w:cs="Arial"/>
          <w:color w:val="222222"/>
          <w:sz w:val="24"/>
          <w:szCs w:val="24"/>
        </w:rPr>
        <w:t xml:space="preserve">please reorder cells in order to have MC in the first row and col and early successional types in rows/cols 2, 3 and 4, this will ease the interpretations to the reader, also the year prefix is not </w:t>
      </w:r>
      <w:proofErr w:type="spellStart"/>
      <w:r w:rsidRPr="008D0A8A">
        <w:rPr>
          <w:rFonts w:ascii="Times" w:hAnsi="Times" w:cs="Arial"/>
          <w:color w:val="222222"/>
          <w:sz w:val="24"/>
          <w:szCs w:val="24"/>
        </w:rPr>
        <w:t>necesseary</w:t>
      </w:r>
      <w:proofErr w:type="spellEnd"/>
      <w:r w:rsidRPr="008D0A8A">
        <w:rPr>
          <w:rFonts w:ascii="Times" w:hAnsi="Times" w:cs="Arial"/>
          <w:color w:val="222222"/>
          <w:sz w:val="24"/>
          <w:szCs w:val="24"/>
        </w:rPr>
        <w:t xml:space="preserve"> for labeling each row/col</w:t>
      </w:r>
      <w:r>
        <w:rPr>
          <w:rFonts w:ascii="Times" w:hAnsi="Times" w:cs="Arial"/>
          <w:color w:val="222222"/>
          <w:sz w:val="24"/>
          <w:szCs w:val="24"/>
        </w:rPr>
        <w:t xml:space="preserve">. </w:t>
      </w:r>
      <w:proofErr w:type="gramStart"/>
      <w:r>
        <w:rPr>
          <w:rFonts w:ascii="Times" w:hAnsi="Times" w:cs="Arial"/>
          <w:color w:val="222222"/>
          <w:sz w:val="24"/>
          <w:szCs w:val="24"/>
        </w:rPr>
        <w:t>Also</w:t>
      </w:r>
      <w:proofErr w:type="gramEnd"/>
      <w:r>
        <w:rPr>
          <w:rFonts w:ascii="Times" w:hAnsi="Times" w:cs="Arial"/>
          <w:color w:val="222222"/>
          <w:sz w:val="24"/>
          <w:szCs w:val="24"/>
        </w:rPr>
        <w:t xml:space="preserve"> last sentence should </w:t>
      </w:r>
      <w:r w:rsidRPr="008D0A8A">
        <w:rPr>
          <w:rFonts w:ascii="Times" w:hAnsi="Times" w:cs="Arial"/>
          <w:color w:val="222222"/>
          <w:sz w:val="24"/>
          <w:szCs w:val="24"/>
        </w:rPr>
        <w:t>read "to 2014"</w:t>
      </w:r>
      <w:commentRangeEnd w:id="89"/>
      <w:r w:rsidR="0079588E">
        <w:rPr>
          <w:rStyle w:val="CommentReference"/>
        </w:rPr>
        <w:commentReference w:id="89"/>
      </w:r>
    </w:p>
    <w:p w14:paraId="566DBAC1" w14:textId="5533EDD9" w:rsidR="008D0A8A" w:rsidRDefault="008D0A8A">
      <w:pPr>
        <w:rPr>
          <w:rFonts w:ascii="Times" w:hAnsi="Times" w:cs="Arial"/>
          <w:color w:val="222222"/>
          <w:sz w:val="24"/>
          <w:szCs w:val="24"/>
        </w:rPr>
      </w:pPr>
      <w:r>
        <w:rPr>
          <w:rFonts w:ascii="Times" w:hAnsi="Times" w:cs="Arial"/>
          <w:color w:val="222222"/>
          <w:sz w:val="24"/>
          <w:szCs w:val="24"/>
        </w:rPr>
        <w:t>Conclusion:</w:t>
      </w:r>
    </w:p>
    <w:p w14:paraId="4AA27373" w14:textId="7E698D68" w:rsidR="008D0A8A" w:rsidRDefault="008D0A8A">
      <w:pPr>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3262BAAE" w14:textId="709FB858" w:rsidR="0010126E" w:rsidRPr="0010126E" w:rsidRDefault="0010126E">
      <w:pPr>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In SCB the lower overall productivity and the lesser proportions of high severity fire effects relative to ICB led to greater stability in vegetation over time and a more muted hydrological response to managed wildfire in SCB” addresses this concern.</w:t>
      </w:r>
    </w:p>
    <w:p w14:paraId="1DFEA73D" w14:textId="2855635E" w:rsidR="006C71DE" w:rsidRDefault="00FA698D">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0255AF17" w14:textId="058D7687" w:rsidR="008D0A8A" w:rsidRPr="008D0A8A" w:rsidRDefault="008D0A8A">
      <w:pPr>
        <w:rPr>
          <w:rFonts w:ascii="Times" w:hAnsi="Times"/>
          <w:i/>
          <w:sz w:val="24"/>
          <w:szCs w:val="24"/>
        </w:rPr>
      </w:pPr>
      <w:r w:rsidRPr="008D0A8A">
        <w:rPr>
          <w:rFonts w:ascii="Times" w:hAnsi="Times" w:cs="Arial"/>
          <w:i/>
          <w:color w:val="222222"/>
          <w:sz w:val="24"/>
          <w:szCs w:val="24"/>
          <w:shd w:val="clear" w:color="auto" w:fill="FFFFFF"/>
        </w:rPr>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le" w:date="2019-11-06T11:17:00Z" w:initials="G">
    <w:p w14:paraId="1553BCE7" w14:textId="5B56547B" w:rsidR="00E4062E" w:rsidRDefault="00E4062E">
      <w:pPr>
        <w:pStyle w:val="CommentText"/>
      </w:pPr>
      <w:r>
        <w:rPr>
          <w:rStyle w:val="CommentReference"/>
        </w:rPr>
        <w:annotationRef/>
      </w:r>
      <w:r>
        <w:t>I think this is a good point, and I also think we don’t really say it in the manuscript (although maybe I missed it). Could something like this maybe get added in around line 569?</w:t>
      </w:r>
    </w:p>
  </w:comment>
  <w:comment w:id="1" w:author="Stevens, Jens T" w:date="2019-11-05T18:08:00Z" w:initials="SJT">
    <w:p w14:paraId="32C51DC8" w14:textId="77777777" w:rsidR="000A6201" w:rsidRDefault="000A6201">
      <w:pPr>
        <w:pStyle w:val="CommentText"/>
      </w:pPr>
      <w:r>
        <w:rPr>
          <w:rStyle w:val="CommentReference"/>
        </w:rPr>
        <w:annotationRef/>
      </w:r>
      <w:r>
        <w:t>Gabrielle,</w:t>
      </w:r>
    </w:p>
    <w:p w14:paraId="1BE694EE" w14:textId="77777777" w:rsidR="000A6201" w:rsidRDefault="000A6201">
      <w:pPr>
        <w:pStyle w:val="CommentText"/>
      </w:pPr>
      <w:r>
        <w:t xml:space="preserve">Everything left in “edit mode” should be reviewed, plus there are a few comments for you to consider still. Otherwise, maybe just take a skim through? </w:t>
      </w:r>
      <w:proofErr w:type="gramStart"/>
      <w:r>
        <w:t>Also</w:t>
      </w:r>
      <w:proofErr w:type="gramEnd"/>
      <w:r>
        <w:t xml:space="preserve"> I believe you were the one who added the yellow highlights so maybe just review and then remove highlighting?</w:t>
      </w:r>
    </w:p>
    <w:p w14:paraId="3A20B760" w14:textId="77777777" w:rsidR="000A6201" w:rsidRDefault="000A6201">
      <w:pPr>
        <w:pStyle w:val="CommentText"/>
      </w:pPr>
    </w:p>
    <w:p w14:paraId="05810171" w14:textId="14DEE7B7" w:rsidR="000A6201" w:rsidRDefault="000A6201">
      <w:pPr>
        <w:pStyle w:val="CommentText"/>
      </w:pPr>
      <w:r>
        <w:t>Thanks!</w:t>
      </w:r>
    </w:p>
  </w:comment>
  <w:comment w:id="2" w:author="Gabrielle" w:date="2019-11-06T11:30:00Z" w:initials="G">
    <w:p w14:paraId="0DEABA3F" w14:textId="79EB83C4" w:rsidR="00BB5FD3" w:rsidRDefault="00BB5FD3">
      <w:pPr>
        <w:pStyle w:val="CommentText"/>
      </w:pPr>
      <w:r>
        <w:rPr>
          <w:rStyle w:val="CommentReference"/>
        </w:rPr>
        <w:annotationRef/>
      </w:r>
      <w:r>
        <w:t>I made a few small changes, with comments where I thought you should have a look. Also, I think I removed all the yellow highlights, but feel free to remove any I missed.</w:t>
      </w:r>
    </w:p>
  </w:comment>
  <w:comment w:id="3" w:author="Jens Stevens" w:date="2019-10-25T14:23:00Z" w:initials="JS">
    <w:p w14:paraId="0922C6AE" w14:textId="49CF501F" w:rsidR="006C71DE" w:rsidRDefault="006C71DE">
      <w:pPr>
        <w:pStyle w:val="CommentText"/>
      </w:pPr>
      <w:r>
        <w:rPr>
          <w:rStyle w:val="CommentReference"/>
        </w:rPr>
        <w:annotationRef/>
      </w:r>
      <w:r>
        <w:t>Jens will deal with once computer issue resolved.</w:t>
      </w:r>
    </w:p>
  </w:comment>
  <w:comment w:id="4" w:author="Gabrielle" w:date="2019-11-06T10:11:00Z" w:initials="G">
    <w:p w14:paraId="07148EFF" w14:textId="085CC9FA" w:rsidR="008C0F9C" w:rsidRDefault="008C0F9C">
      <w:pPr>
        <w:pStyle w:val="CommentText"/>
      </w:pPr>
      <w:r>
        <w:rPr>
          <w:rStyle w:val="CommentReference"/>
        </w:rPr>
        <w:annotationRef/>
      </w:r>
      <w:r>
        <w:t>I’m confused about whether this part is about twice-burned plots of “all burn frequencies.”</w:t>
      </w:r>
    </w:p>
  </w:comment>
  <w:comment w:id="6" w:author="Stevens, Jens T" w:date="2019-11-05T11:30:00Z" w:initials="SJT">
    <w:p w14:paraId="01CA5E91" w14:textId="68990DC6" w:rsidR="00181D93" w:rsidRDefault="00181D93">
      <w:pPr>
        <w:pStyle w:val="CommentText"/>
      </w:pPr>
      <w:r>
        <w:rPr>
          <w:rStyle w:val="CommentReference"/>
        </w:rPr>
        <w:annotationRef/>
      </w:r>
      <w:r>
        <w:t>Gabrielle, Scott thought soil water was best to keep it general and I tend to agree.</w:t>
      </w:r>
    </w:p>
  </w:comment>
  <w:comment w:id="7" w:author="Gabrielle" w:date="2019-11-06T09:57:00Z" w:initials="G">
    <w:p w14:paraId="2EC95A93" w14:textId="4F828E21" w:rsidR="00BC3433" w:rsidRDefault="00BC3433">
      <w:pPr>
        <w:pStyle w:val="CommentText"/>
      </w:pPr>
      <w:r>
        <w:rPr>
          <w:rStyle w:val="CommentReference"/>
        </w:rPr>
        <w:annotationRef/>
      </w:r>
      <w:r>
        <w:t>That’s fine, but then maybe we should say why we prefer it over “subsurface hydrology.” Maybe because it’s actually more specific, since subsurface hydrology could refer to groundwater flow, which we don’t address.</w:t>
      </w:r>
    </w:p>
  </w:comment>
  <w:comment w:id="9" w:author="Jens Stevens" w:date="2019-10-25T14:53:00Z" w:initials="JS">
    <w:p w14:paraId="7C68A3C5" w14:textId="51AF07C8" w:rsidR="006C71DE" w:rsidRDefault="006C71DE">
      <w:pPr>
        <w:pStyle w:val="CommentText"/>
      </w:pPr>
      <w:r>
        <w:rPr>
          <w:rStyle w:val="CommentReference"/>
        </w:rPr>
        <w:annotationRef/>
      </w:r>
      <w:r>
        <w:t>Jens will address.</w:t>
      </w:r>
    </w:p>
  </w:comment>
  <w:comment w:id="10" w:author="Gabrielle" w:date="2019-11-06T10:14:00Z" w:initials="G">
    <w:p w14:paraId="6ABD2793" w14:textId="0C665101" w:rsidR="008C0F9C" w:rsidRDefault="008C0F9C">
      <w:pPr>
        <w:pStyle w:val="CommentText"/>
      </w:pPr>
      <w:r>
        <w:rPr>
          <w:rStyle w:val="CommentReference"/>
        </w:rPr>
        <w:annotationRef/>
      </w:r>
      <w:r>
        <w:t>This response does not fully answer the reviewer’s question. The reviewer wants to know whether snow melt recorded by the gage is added to snowmelt estimated from the cameras</w:t>
      </w:r>
      <w:r w:rsidR="00424BCD">
        <w:t xml:space="preserve"> (which might lead to double-counting)</w:t>
      </w:r>
      <w:r>
        <w:t xml:space="preserve">, or if the values are kept separate. </w:t>
      </w:r>
      <w:r w:rsidR="00075999">
        <w:t>Katya said that my new response is OK.</w:t>
      </w:r>
    </w:p>
  </w:comment>
  <w:comment w:id="17" w:author="Gabrielle Boisrame" w:date="2019-10-04T15:31:00Z" w:initials="GB">
    <w:p w14:paraId="2B8E72F8" w14:textId="147DA15D" w:rsidR="006C71DE" w:rsidRDefault="006C71DE">
      <w:pPr>
        <w:pStyle w:val="CommentText"/>
      </w:pPr>
      <w:r>
        <w:rPr>
          <w:rStyle w:val="CommentReference"/>
        </w:rPr>
        <w:annotationRef/>
      </w:r>
      <w:r>
        <w:t>I only partially agree with this reviewer. They are correct that there could be water moving through the soil at a constant rate but not accumulating, and that water would not be measured. However, I think it’s unlikely that there would be much infiltration that didn’t lead to at least a temporary increase in VWC here. We could maybe add something to be extra clear (although Katya did already say it in there) that once the soil is saturated you can’t use this method to estimate inputs.</w:t>
      </w:r>
    </w:p>
  </w:comment>
  <w:comment w:id="18" w:author="Stevens, Jens T" w:date="2019-11-05T17:23:00Z" w:initials="SJT">
    <w:p w14:paraId="092B9CFF" w14:textId="310AD8C6" w:rsidR="000F5FB0" w:rsidRDefault="000F5FB0">
      <w:pPr>
        <w:pStyle w:val="CommentText"/>
      </w:pPr>
      <w:r>
        <w:rPr>
          <w:rStyle w:val="CommentReference"/>
        </w:rPr>
        <w:annotationRef/>
      </w:r>
      <w:r>
        <w:t>See Katya’s response below…</w:t>
      </w:r>
    </w:p>
  </w:comment>
  <w:comment w:id="20" w:author="Stevens, Jens T" w:date="2019-11-05T17:22:00Z" w:initials="SJT">
    <w:p w14:paraId="1CE10AEC" w14:textId="09EDF70E" w:rsidR="000F5FB0" w:rsidRDefault="000F5FB0">
      <w:pPr>
        <w:pStyle w:val="CommentText"/>
      </w:pPr>
      <w:r>
        <w:rPr>
          <w:rStyle w:val="CommentReference"/>
        </w:rPr>
        <w:annotationRef/>
      </w:r>
      <w:r>
        <w:t>Gabrielle this is Katya’s response, can you double-check and make sure it makes sense? It’s a bit above my head on the hydro-technical side!</w:t>
      </w:r>
    </w:p>
  </w:comment>
  <w:comment w:id="21" w:author="Gabrielle" w:date="2019-11-06T10:06:00Z" w:initials="G">
    <w:p w14:paraId="16A40CF4" w14:textId="6D1694CA" w:rsidR="00D9678F" w:rsidRDefault="00D9678F">
      <w:pPr>
        <w:pStyle w:val="CommentText"/>
      </w:pPr>
      <w:r>
        <w:rPr>
          <w:rStyle w:val="CommentReference"/>
        </w:rPr>
        <w:annotationRef/>
      </w:r>
      <w:r>
        <w:t>It makes sense, but I added some more text to be a little more direct.</w:t>
      </w:r>
    </w:p>
  </w:comment>
  <w:comment w:id="35" w:author="Stevens, Jens T" w:date="2019-11-05T17:29:00Z" w:initials="SJT">
    <w:p w14:paraId="537963A4" w14:textId="7CDF9F92" w:rsidR="00233A5A" w:rsidRDefault="00233A5A">
      <w:pPr>
        <w:pStyle w:val="CommentText"/>
      </w:pPr>
      <w:r>
        <w:rPr>
          <w:rStyle w:val="CommentReference"/>
        </w:rPr>
        <w:annotationRef/>
      </w:r>
      <w:r>
        <w:t>Katya’s response.</w:t>
      </w:r>
    </w:p>
  </w:comment>
  <w:comment w:id="37" w:author="Gabrielle" w:date="2019-11-06T10:31:00Z" w:initials="G">
    <w:p w14:paraId="2491C896" w14:textId="6F1BFFF8" w:rsidR="00453D02" w:rsidRDefault="00453D02">
      <w:pPr>
        <w:pStyle w:val="CommentText"/>
      </w:pPr>
      <w:r>
        <w:rPr>
          <w:rStyle w:val="CommentReference"/>
        </w:rPr>
        <w:annotationRef/>
      </w:r>
      <w:r>
        <w:t>I added this because I think it’s important to note that there are some similarities in fire history between the two. There are plenty of other watersheds that are similar to SCB in size, elevation, and forest type; the reason we compare SCB to ICB is because of their fire management plans.</w:t>
      </w:r>
    </w:p>
  </w:comment>
  <w:comment w:id="44" w:author="Stevens, Jens T" w:date="2019-11-06T19:50:00Z" w:initials="SJT">
    <w:p w14:paraId="61F57BD7" w14:textId="35369B64" w:rsidR="001A4745" w:rsidRDefault="001A4745">
      <w:pPr>
        <w:pStyle w:val="CommentText"/>
      </w:pPr>
      <w:r>
        <w:rPr>
          <w:rStyle w:val="CommentReference"/>
        </w:rPr>
        <w:annotationRef/>
      </w:r>
      <w:r>
        <w:t>Need to update this comment based on my modifications unless Gabrielle changed it further.</w:t>
      </w:r>
    </w:p>
  </w:comment>
  <w:comment w:id="49" w:author="Jens Stevens" w:date="2019-10-25T15:06:00Z" w:initials="JS">
    <w:p w14:paraId="5C046917" w14:textId="235442C2" w:rsidR="006C71DE" w:rsidRDefault="006C71DE">
      <w:pPr>
        <w:pStyle w:val="CommentText"/>
      </w:pPr>
      <w:r>
        <w:rPr>
          <w:rStyle w:val="CommentReference"/>
        </w:rPr>
        <w:annotationRef/>
      </w:r>
      <w:r>
        <w:t xml:space="preserve">Note: Jens has </w:t>
      </w:r>
      <w:r w:rsidR="00177298">
        <w:t>added</w:t>
      </w:r>
      <w:r>
        <w:t xml:space="preserve"> comments from the reviewer’s PDF attachment to the end of their comments listed here below.</w:t>
      </w:r>
    </w:p>
  </w:comment>
  <w:comment w:id="50" w:author="Gabrielle Boisrame" w:date="2019-10-31T14:45:00Z" w:initials="GB">
    <w:p w14:paraId="1FCE0706" w14:textId="66264277" w:rsidR="006C71DE" w:rsidRDefault="006C71DE">
      <w:pPr>
        <w:pStyle w:val="CommentText"/>
      </w:pPr>
      <w:r>
        <w:rPr>
          <w:rStyle w:val="CommentReference"/>
        </w:rPr>
        <w:annotationRef/>
      </w:r>
      <w:r>
        <w:t>Mostly they line up, but it’s true that the conclusion doesn’t mention anything about forest structure and composition. Is it necessary for a conclusion to cover every major point in the paper, though? Rather than trying to answer each of our primary questions, the conclusion basically points out our most interesting findings, which I think is a perfectly reasonable way to conclude a paper.</w:t>
      </w:r>
    </w:p>
  </w:comment>
  <w:comment w:id="51" w:author="Stevens, Jens T" w:date="2019-11-05T13:07:00Z" w:initials="SJT">
    <w:p w14:paraId="1E4DAE1C" w14:textId="6EF3FB53" w:rsidR="00137906" w:rsidRDefault="00137906">
      <w:pPr>
        <w:pStyle w:val="CommentText"/>
      </w:pPr>
      <w:r>
        <w:rPr>
          <w:rStyle w:val="CommentReference"/>
        </w:rPr>
        <w:annotationRef/>
      </w:r>
      <w:r>
        <w:t>I agree, let me know if you think this response is adequate.</w:t>
      </w:r>
    </w:p>
  </w:comment>
  <w:comment w:id="52" w:author="Gabrielle" w:date="2019-11-06T10:58:00Z" w:initials="G">
    <w:p w14:paraId="503161BD" w14:textId="0D44CAB7" w:rsidR="00074641" w:rsidRDefault="00074641">
      <w:pPr>
        <w:pStyle w:val="CommentText"/>
      </w:pPr>
      <w:r>
        <w:rPr>
          <w:rStyle w:val="CommentReference"/>
        </w:rPr>
        <w:annotationRef/>
      </w:r>
      <w:r>
        <w:t>I like it.</w:t>
      </w:r>
    </w:p>
  </w:comment>
  <w:comment w:id="53" w:author="Stevens, Jens T" w:date="2019-11-06T21:29:00Z" w:initials="SJT">
    <w:p w14:paraId="7E3CB793" w14:textId="3066C78E" w:rsidR="003E43C8" w:rsidRDefault="003E43C8">
      <w:pPr>
        <w:pStyle w:val="CommentText"/>
      </w:pPr>
      <w:r>
        <w:rPr>
          <w:rStyle w:val="CommentReference"/>
        </w:rPr>
        <w:annotationRef/>
      </w:r>
      <w:r>
        <w:t>Jens working on it, don’t think it’s a big issue.</w:t>
      </w:r>
    </w:p>
  </w:comment>
  <w:comment w:id="73" w:author="Stevens, Jens T" w:date="2019-11-05T13:10:00Z" w:initials="SJT">
    <w:p w14:paraId="4D252292" w14:textId="47A65515" w:rsidR="00137906" w:rsidRDefault="00137906">
      <w:pPr>
        <w:pStyle w:val="CommentText"/>
      </w:pPr>
      <w:r>
        <w:rPr>
          <w:rStyle w:val="CommentReference"/>
        </w:rPr>
        <w:annotationRef/>
      </w:r>
      <w:r>
        <w:t>Gabrielle, agree?</w:t>
      </w:r>
    </w:p>
  </w:comment>
  <w:comment w:id="74" w:author="Gabrielle" w:date="2019-11-06T11:01:00Z" w:initials="G">
    <w:p w14:paraId="70B4A999" w14:textId="6A21FB25" w:rsidR="005B322F" w:rsidRDefault="005B322F">
      <w:pPr>
        <w:pStyle w:val="CommentText"/>
      </w:pPr>
      <w:r>
        <w:rPr>
          <w:rStyle w:val="CommentReference"/>
        </w:rPr>
        <w:annotationRef/>
      </w:r>
      <w:r>
        <w:t>I agree, but I don’t know if it’s important to bring up, since we don’t talk about expanding the method to other watersheds in the paper (besides ICB)</w:t>
      </w:r>
    </w:p>
  </w:comment>
  <w:comment w:id="81" w:author="Gabrielle Boisrame" w:date="2019-10-04T16:09:00Z" w:initials="GB">
    <w:p w14:paraId="38220B90" w14:textId="68ECF3F3" w:rsidR="006C71DE" w:rsidRDefault="006C71DE">
      <w:pPr>
        <w:pStyle w:val="CommentText"/>
      </w:pPr>
      <w:r>
        <w:rPr>
          <w:rStyle w:val="CommentReference"/>
        </w:rPr>
        <w:annotationRef/>
      </w:r>
      <w:r>
        <w:t xml:space="preserve">They are correct, but we’ve already been asked to make the paper </w:t>
      </w:r>
      <w:proofErr w:type="gramStart"/>
      <w:r>
        <w:t>shorter</w:t>
      </w:r>
      <w:proofErr w:type="gramEnd"/>
      <w:r>
        <w:t xml:space="preserve"> so I don’t know if it’s worth going in to this kind of detail. </w:t>
      </w:r>
    </w:p>
  </w:comment>
  <w:comment w:id="82" w:author="Stevens, Jens T" w:date="2019-11-05T13:25:00Z" w:initials="SJT">
    <w:p w14:paraId="0BA98D2A" w14:textId="2E15C908" w:rsidR="00AA0683" w:rsidRDefault="00AA0683">
      <w:pPr>
        <w:pStyle w:val="CommentText"/>
      </w:pPr>
      <w:r>
        <w:rPr>
          <w:rStyle w:val="CommentReference"/>
        </w:rPr>
        <w:annotationRef/>
      </w:r>
      <w:r>
        <w:t>Agreed; I tried to write something to capture this, feel free to edit further.</w:t>
      </w:r>
    </w:p>
  </w:comment>
  <w:comment w:id="85" w:author="Jens Stevens" w:date="2019-10-25T15:02:00Z" w:initials="JS">
    <w:p w14:paraId="7E7A2874" w14:textId="4AA0007B" w:rsidR="006C71DE" w:rsidRDefault="006C71DE">
      <w:pPr>
        <w:pStyle w:val="CommentText"/>
      </w:pPr>
      <w:r>
        <w:rPr>
          <w:rStyle w:val="CommentReference"/>
        </w:rPr>
        <w:annotationRef/>
      </w:r>
      <w:r>
        <w:t xml:space="preserve">Gabrielle do you have the location of </w:t>
      </w:r>
      <w:proofErr w:type="gramStart"/>
      <w:r>
        <w:t>this?</w:t>
      </w:r>
      <w:proofErr w:type="gramEnd"/>
    </w:p>
  </w:comment>
  <w:comment w:id="86" w:author="Gabrielle Boisrame" w:date="2019-10-30T11:50:00Z" w:initials="GB">
    <w:p w14:paraId="610C2505" w14:textId="5F3C6AFD" w:rsidR="006C71DE" w:rsidRDefault="006C71DE">
      <w:pPr>
        <w:pStyle w:val="CommentText"/>
      </w:pPr>
      <w:r>
        <w:rPr>
          <w:rStyle w:val="CommentReference"/>
        </w:rPr>
        <w:annotationRef/>
      </w: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 (From Table A2)</w:t>
      </w:r>
    </w:p>
  </w:comment>
  <w:comment w:id="87" w:author="Stevens, Jens T" w:date="2019-11-06T21:30:00Z" w:initials="SJT">
    <w:p w14:paraId="030F77A2" w14:textId="1B29F583" w:rsidR="003E43C8" w:rsidRDefault="003E43C8">
      <w:pPr>
        <w:pStyle w:val="CommentText"/>
      </w:pPr>
      <w:r>
        <w:rPr>
          <w:rStyle w:val="CommentReference"/>
        </w:rPr>
        <w:annotationRef/>
      </w:r>
      <w:r>
        <w:t xml:space="preserve">Thanks, per another reviewer’s comment Jens also needs to make the weather stations a different color. </w:t>
      </w:r>
    </w:p>
  </w:comment>
  <w:comment w:id="89" w:author="Jens Stevens" w:date="2019-10-29T10:33:00Z" w:initials="JS">
    <w:p w14:paraId="6D0EA1BD" w14:textId="232157CD" w:rsidR="006C71DE" w:rsidRDefault="006C71DE">
      <w:pPr>
        <w:pStyle w:val="CommentText"/>
      </w:pPr>
      <w:r>
        <w:rPr>
          <w:rStyle w:val="CommentReference"/>
        </w:rPr>
        <w:annotationRef/>
      </w:r>
      <w:r>
        <w:t>Jens will add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53BCE7" w15:done="0"/>
  <w15:commentEx w15:paraId="05810171" w15:done="0"/>
  <w15:commentEx w15:paraId="0DEABA3F" w15:paraIdParent="05810171" w15:done="0"/>
  <w15:commentEx w15:paraId="0922C6AE" w15:done="0"/>
  <w15:commentEx w15:paraId="07148EFF" w15:done="0"/>
  <w15:commentEx w15:paraId="01CA5E91" w15:done="0"/>
  <w15:commentEx w15:paraId="2EC95A93" w15:paraIdParent="01CA5E91" w15:done="0"/>
  <w15:commentEx w15:paraId="7C68A3C5" w15:done="0"/>
  <w15:commentEx w15:paraId="6ABD2793" w15:done="0"/>
  <w15:commentEx w15:paraId="2B8E72F8" w15:done="0"/>
  <w15:commentEx w15:paraId="092B9CFF" w15:paraIdParent="2B8E72F8" w15:done="0"/>
  <w15:commentEx w15:paraId="1CE10AEC" w15:done="0"/>
  <w15:commentEx w15:paraId="16A40CF4" w15:paraIdParent="1CE10AEC" w15:done="0"/>
  <w15:commentEx w15:paraId="537963A4" w15:done="0"/>
  <w15:commentEx w15:paraId="2491C896" w15:done="0"/>
  <w15:commentEx w15:paraId="61F57BD7" w15:done="0"/>
  <w15:commentEx w15:paraId="5C046917" w15:done="0"/>
  <w15:commentEx w15:paraId="1FCE0706" w15:done="0"/>
  <w15:commentEx w15:paraId="1E4DAE1C" w15:paraIdParent="1FCE0706" w15:done="0"/>
  <w15:commentEx w15:paraId="503161BD" w15:paraIdParent="1FCE0706" w15:done="0"/>
  <w15:commentEx w15:paraId="7E3CB793" w15:done="0"/>
  <w15:commentEx w15:paraId="4D252292" w15:done="0"/>
  <w15:commentEx w15:paraId="70B4A999" w15:paraIdParent="4D252292" w15:done="0"/>
  <w15:commentEx w15:paraId="38220B90" w15:done="0"/>
  <w15:commentEx w15:paraId="0BA98D2A" w15:paraIdParent="38220B90" w15:done="0"/>
  <w15:commentEx w15:paraId="7E7A2874" w15:done="0"/>
  <w15:commentEx w15:paraId="610C2505" w15:paraIdParent="7E7A2874" w15:done="0"/>
  <w15:commentEx w15:paraId="030F77A2" w15:paraIdParent="7E7A2874" w15:done="0"/>
  <w15:commentEx w15:paraId="6D0EA1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53BCE7" w16cid:durableId="216D9FCC"/>
  <w16cid:commentId w16cid:paraId="05810171" w16cid:durableId="216C391D"/>
  <w16cid:commentId w16cid:paraId="0DEABA3F" w16cid:durableId="216D9FCE"/>
  <w16cid:commentId w16cid:paraId="0922C6AE" w16cid:durableId="216AE178"/>
  <w16cid:commentId w16cid:paraId="07148EFF" w16cid:durableId="216D9FD2"/>
  <w16cid:commentId w16cid:paraId="01CA5E91" w16cid:durableId="216BDBC6"/>
  <w16cid:commentId w16cid:paraId="2EC95A93" w16cid:durableId="216D9FD4"/>
  <w16cid:commentId w16cid:paraId="7C68A3C5" w16cid:durableId="216AE17E"/>
  <w16cid:commentId w16cid:paraId="6ABD2793" w16cid:durableId="216D9FD6"/>
  <w16cid:commentId w16cid:paraId="2B8E72F8" w16cid:durableId="216AE180"/>
  <w16cid:commentId w16cid:paraId="092B9CFF" w16cid:durableId="216C2E77"/>
  <w16cid:commentId w16cid:paraId="1CE10AEC" w16cid:durableId="216C2E4A"/>
  <w16cid:commentId w16cid:paraId="16A40CF4" w16cid:durableId="216D9FDA"/>
  <w16cid:commentId w16cid:paraId="537963A4" w16cid:durableId="216C300D"/>
  <w16cid:commentId w16cid:paraId="2491C896" w16cid:durableId="216D9FDC"/>
  <w16cid:commentId w16cid:paraId="61F57BD7" w16cid:durableId="216DA2A2"/>
  <w16cid:commentId w16cid:paraId="5C046917" w16cid:durableId="216AE189"/>
  <w16cid:commentId w16cid:paraId="1FCE0706" w16cid:durableId="216AE192"/>
  <w16cid:commentId w16cid:paraId="1E4DAE1C" w16cid:durableId="216BF284"/>
  <w16cid:commentId w16cid:paraId="503161BD" w16cid:durableId="216D9FE0"/>
  <w16cid:commentId w16cid:paraId="7E3CB793" w16cid:durableId="216DB9B7"/>
  <w16cid:commentId w16cid:paraId="4D252292" w16cid:durableId="216BF342"/>
  <w16cid:commentId w16cid:paraId="70B4A999" w16cid:durableId="216D9FE2"/>
  <w16cid:commentId w16cid:paraId="38220B90" w16cid:durableId="216AE197"/>
  <w16cid:commentId w16cid:paraId="0BA98D2A" w16cid:durableId="216BF6C7"/>
  <w16cid:commentId w16cid:paraId="7E7A2874" w16cid:durableId="216AE198"/>
  <w16cid:commentId w16cid:paraId="610C2505" w16cid:durableId="216AE199"/>
  <w16cid:commentId w16cid:paraId="030F77A2" w16cid:durableId="216DB9E6"/>
  <w16cid:commentId w16cid:paraId="6D0EA1BD" w16cid:durableId="216AE1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8C3BF" w14:textId="77777777" w:rsidR="004E12C9" w:rsidRDefault="004E12C9" w:rsidP="00B8190D">
      <w:pPr>
        <w:spacing w:after="0" w:line="240" w:lineRule="auto"/>
      </w:pPr>
      <w:r>
        <w:separator/>
      </w:r>
    </w:p>
  </w:endnote>
  <w:endnote w:type="continuationSeparator" w:id="0">
    <w:p w14:paraId="4A3D1766" w14:textId="77777777" w:rsidR="004E12C9" w:rsidRDefault="004E12C9"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42958" w14:textId="77777777" w:rsidR="004E12C9" w:rsidRDefault="004E12C9" w:rsidP="00B8190D">
      <w:pPr>
        <w:spacing w:after="0" w:line="240" w:lineRule="auto"/>
      </w:pPr>
      <w:r>
        <w:separator/>
      </w:r>
    </w:p>
  </w:footnote>
  <w:footnote w:type="continuationSeparator" w:id="0">
    <w:p w14:paraId="01999EC7" w14:textId="77777777" w:rsidR="004E12C9" w:rsidRDefault="004E12C9" w:rsidP="00B819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698D"/>
    <w:rsid w:val="000004CB"/>
    <w:rsid w:val="000110D4"/>
    <w:rsid w:val="00040D7D"/>
    <w:rsid w:val="00074641"/>
    <w:rsid w:val="00075999"/>
    <w:rsid w:val="000941A3"/>
    <w:rsid w:val="000A6201"/>
    <w:rsid w:val="000F5FB0"/>
    <w:rsid w:val="0010126E"/>
    <w:rsid w:val="001178FC"/>
    <w:rsid w:val="00122532"/>
    <w:rsid w:val="00137906"/>
    <w:rsid w:val="00177298"/>
    <w:rsid w:val="00181D93"/>
    <w:rsid w:val="001A4197"/>
    <w:rsid w:val="001A4745"/>
    <w:rsid w:val="001B6ECC"/>
    <w:rsid w:val="001D23DB"/>
    <w:rsid w:val="001F3C99"/>
    <w:rsid w:val="0020667F"/>
    <w:rsid w:val="002170BD"/>
    <w:rsid w:val="00233A5A"/>
    <w:rsid w:val="0025466C"/>
    <w:rsid w:val="00267327"/>
    <w:rsid w:val="002A71AA"/>
    <w:rsid w:val="00380D90"/>
    <w:rsid w:val="003A55C2"/>
    <w:rsid w:val="003E43C8"/>
    <w:rsid w:val="00424BCD"/>
    <w:rsid w:val="00453D02"/>
    <w:rsid w:val="00454485"/>
    <w:rsid w:val="00470E2A"/>
    <w:rsid w:val="004C3724"/>
    <w:rsid w:val="004E0D19"/>
    <w:rsid w:val="004E12C9"/>
    <w:rsid w:val="004E2120"/>
    <w:rsid w:val="005078C5"/>
    <w:rsid w:val="00547DCC"/>
    <w:rsid w:val="005B322F"/>
    <w:rsid w:val="005B4458"/>
    <w:rsid w:val="005D55AB"/>
    <w:rsid w:val="005E4420"/>
    <w:rsid w:val="005F6B00"/>
    <w:rsid w:val="006159AC"/>
    <w:rsid w:val="0062539B"/>
    <w:rsid w:val="00644DD2"/>
    <w:rsid w:val="00654859"/>
    <w:rsid w:val="006B6664"/>
    <w:rsid w:val="006C71DE"/>
    <w:rsid w:val="006D3831"/>
    <w:rsid w:val="007100FE"/>
    <w:rsid w:val="00720BA6"/>
    <w:rsid w:val="00721451"/>
    <w:rsid w:val="007300C1"/>
    <w:rsid w:val="00732036"/>
    <w:rsid w:val="00755795"/>
    <w:rsid w:val="00776E50"/>
    <w:rsid w:val="0079588E"/>
    <w:rsid w:val="007A2491"/>
    <w:rsid w:val="007A3BD3"/>
    <w:rsid w:val="007B0CB7"/>
    <w:rsid w:val="007B3827"/>
    <w:rsid w:val="007C2CC7"/>
    <w:rsid w:val="007C5F9B"/>
    <w:rsid w:val="007E11B3"/>
    <w:rsid w:val="00851023"/>
    <w:rsid w:val="008544DC"/>
    <w:rsid w:val="00891A1C"/>
    <w:rsid w:val="008B6B1E"/>
    <w:rsid w:val="008C0F9C"/>
    <w:rsid w:val="008D0A8A"/>
    <w:rsid w:val="008F2555"/>
    <w:rsid w:val="009118B0"/>
    <w:rsid w:val="00922501"/>
    <w:rsid w:val="00950417"/>
    <w:rsid w:val="00983F78"/>
    <w:rsid w:val="009878DA"/>
    <w:rsid w:val="009B303E"/>
    <w:rsid w:val="009C46C4"/>
    <w:rsid w:val="00A043BF"/>
    <w:rsid w:val="00A21170"/>
    <w:rsid w:val="00A53B32"/>
    <w:rsid w:val="00A8577F"/>
    <w:rsid w:val="00A935BE"/>
    <w:rsid w:val="00A9477F"/>
    <w:rsid w:val="00AA0683"/>
    <w:rsid w:val="00AE5849"/>
    <w:rsid w:val="00B32D97"/>
    <w:rsid w:val="00B8190D"/>
    <w:rsid w:val="00BB5FD3"/>
    <w:rsid w:val="00BC3433"/>
    <w:rsid w:val="00BE0CAA"/>
    <w:rsid w:val="00BF6258"/>
    <w:rsid w:val="00BF791D"/>
    <w:rsid w:val="00C153D1"/>
    <w:rsid w:val="00C349F7"/>
    <w:rsid w:val="00C35055"/>
    <w:rsid w:val="00C40483"/>
    <w:rsid w:val="00C46D23"/>
    <w:rsid w:val="00C60BE2"/>
    <w:rsid w:val="00C83CBD"/>
    <w:rsid w:val="00C842BA"/>
    <w:rsid w:val="00C92E02"/>
    <w:rsid w:val="00C94E15"/>
    <w:rsid w:val="00CA2D46"/>
    <w:rsid w:val="00CA6730"/>
    <w:rsid w:val="00CA6AE3"/>
    <w:rsid w:val="00CB1847"/>
    <w:rsid w:val="00CB7C8A"/>
    <w:rsid w:val="00D043DC"/>
    <w:rsid w:val="00D07734"/>
    <w:rsid w:val="00D11E5A"/>
    <w:rsid w:val="00D615DA"/>
    <w:rsid w:val="00D638E6"/>
    <w:rsid w:val="00D9678F"/>
    <w:rsid w:val="00E4062E"/>
    <w:rsid w:val="00E40D7A"/>
    <w:rsid w:val="00E462A1"/>
    <w:rsid w:val="00E57750"/>
    <w:rsid w:val="00E60A16"/>
    <w:rsid w:val="00E70F25"/>
    <w:rsid w:val="00E932A5"/>
    <w:rsid w:val="00EA2C42"/>
    <w:rsid w:val="00ED664E"/>
    <w:rsid w:val="00EF1FF1"/>
    <w:rsid w:val="00EF42CA"/>
    <w:rsid w:val="00F20964"/>
    <w:rsid w:val="00F53574"/>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15</Pages>
  <Words>7087</Words>
  <Characters>4039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Stevens, Jens T</cp:lastModifiedBy>
  <cp:revision>29</cp:revision>
  <dcterms:created xsi:type="dcterms:W3CDTF">2019-11-01T07:50:00Z</dcterms:created>
  <dcterms:modified xsi:type="dcterms:W3CDTF">2019-11-07T04:32:00Z</dcterms:modified>
</cp:coreProperties>
</file>